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r>
        <w:t>Visualising a complex data solution landscape</w:t>
      </w:r>
    </w:p>
    <w:p w14:paraId="5ACAC13C" w14:textId="2E73962B" w:rsidR="00640D57" w:rsidRPr="00151665" w:rsidRDefault="00F8205E" w:rsidP="00B7308E">
      <w:pPr>
        <w:pStyle w:val="Subtitle"/>
      </w:pPr>
      <w:r>
        <w:t>Approaching 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0" w:name="_Toc132900268"/>
      <w:r w:rsidRPr="00151665">
        <w:rPr>
          <w:lang w:val="en-GB"/>
        </w:rPr>
        <w:lastRenderedPageBreak/>
        <w:t>Abstract</w:t>
      </w:r>
      <w:bookmarkEnd w:id="0"/>
    </w:p>
    <w:p w14:paraId="23258980" w14:textId="783CB4B2" w:rsidR="00D8734F" w:rsidRDefault="00D8734F" w:rsidP="00D8734F">
      <w:pPr>
        <w:pStyle w:val="Heading1"/>
        <w:rPr>
          <w:lang w:val="en-GB"/>
        </w:rPr>
      </w:pPr>
      <w:bookmarkStart w:id="1" w:name="_Toc132900269"/>
      <w:r w:rsidRPr="00151665">
        <w:rPr>
          <w:lang w:val="en-GB"/>
        </w:rPr>
        <w:t>Acknowledgements</w:t>
      </w:r>
      <w:bookmarkEnd w:id="1"/>
    </w:p>
    <w:p w14:paraId="0D27E4C0" w14:textId="1EE6289B" w:rsidR="005B6098" w:rsidRPr="00151665" w:rsidRDefault="005B6098" w:rsidP="005B6098">
      <w:r>
        <w:t xml:space="preserve">I want to give my </w:t>
      </w:r>
      <w:r w:rsidR="00A30C54">
        <w:t>everlasting</w:t>
      </w:r>
      <w:r>
        <w:t xml:space="preserve"> </w:t>
      </w:r>
      <w:r w:rsidR="00A30C54">
        <w:t>appreciation</w:t>
      </w:r>
      <w:r>
        <w:t xml:space="preserve"> to coffee and the other chemical addictions </w:t>
      </w:r>
      <w:r w:rsidR="00A30C54">
        <w:t>that helped</w:t>
      </w:r>
      <w:r>
        <w:t xml:space="preserve"> write this thesis.</w:t>
      </w:r>
    </w:p>
    <w:p w14:paraId="1DE17DFE" w14:textId="05F3F65F" w:rsidR="00D8734F" w:rsidRPr="00151665" w:rsidRDefault="00B7308E" w:rsidP="00D8734F">
      <w:pPr>
        <w:pStyle w:val="Heading1"/>
        <w:rPr>
          <w:lang w:val="en-GB"/>
        </w:rPr>
      </w:pPr>
      <w:bookmarkStart w:id="2" w:name="_Toc132900270"/>
      <w:r w:rsidRPr="00151665">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5CD2502B" w14:textId="617A4AB4" w:rsidR="005B6098"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2900268" w:history="1">
            <w:r w:rsidR="005B6098" w:rsidRPr="00180A13">
              <w:rPr>
                <w:rStyle w:val="Hyperlink"/>
                <w:noProof/>
              </w:rPr>
              <w:t>1</w:t>
            </w:r>
            <w:r w:rsidR="005B6098">
              <w:rPr>
                <w:rFonts w:eastAsiaTheme="minorEastAsia" w:cstheme="minorBidi"/>
                <w:b w:val="0"/>
                <w:bCs w:val="0"/>
                <w:i w:val="0"/>
                <w:iCs w:val="0"/>
                <w:noProof/>
                <w:lang w:val="en-SE" w:eastAsia="en-GB"/>
              </w:rPr>
              <w:tab/>
            </w:r>
            <w:r w:rsidR="005B6098" w:rsidRPr="00180A13">
              <w:rPr>
                <w:rStyle w:val="Hyperlink"/>
                <w:noProof/>
              </w:rPr>
              <w:t>Abstract</w:t>
            </w:r>
            <w:r w:rsidR="005B6098">
              <w:rPr>
                <w:noProof/>
                <w:webHidden/>
              </w:rPr>
              <w:tab/>
            </w:r>
            <w:r w:rsidR="005B6098">
              <w:rPr>
                <w:noProof/>
                <w:webHidden/>
              </w:rPr>
              <w:fldChar w:fldCharType="begin"/>
            </w:r>
            <w:r w:rsidR="005B6098">
              <w:rPr>
                <w:noProof/>
                <w:webHidden/>
              </w:rPr>
              <w:instrText xml:space="preserve"> PAGEREF _Toc132900268 \h </w:instrText>
            </w:r>
            <w:r w:rsidR="005B6098">
              <w:rPr>
                <w:noProof/>
                <w:webHidden/>
              </w:rPr>
            </w:r>
            <w:r w:rsidR="005B6098">
              <w:rPr>
                <w:noProof/>
                <w:webHidden/>
              </w:rPr>
              <w:fldChar w:fldCharType="separate"/>
            </w:r>
            <w:r w:rsidR="005B6098">
              <w:rPr>
                <w:noProof/>
                <w:webHidden/>
              </w:rPr>
              <w:t>2</w:t>
            </w:r>
            <w:r w:rsidR="005B6098">
              <w:rPr>
                <w:noProof/>
                <w:webHidden/>
              </w:rPr>
              <w:fldChar w:fldCharType="end"/>
            </w:r>
          </w:hyperlink>
        </w:p>
        <w:p w14:paraId="0B5A6AC0" w14:textId="672E0564" w:rsidR="005B6098" w:rsidRDefault="005B6098">
          <w:pPr>
            <w:pStyle w:val="TOC1"/>
            <w:tabs>
              <w:tab w:val="left" w:pos="440"/>
              <w:tab w:val="right" w:leader="dot" w:pos="7395"/>
            </w:tabs>
            <w:rPr>
              <w:rFonts w:eastAsiaTheme="minorEastAsia" w:cstheme="minorBidi"/>
              <w:b w:val="0"/>
              <w:bCs w:val="0"/>
              <w:i w:val="0"/>
              <w:iCs w:val="0"/>
              <w:noProof/>
              <w:lang w:val="en-SE" w:eastAsia="en-GB"/>
            </w:rPr>
          </w:pPr>
          <w:hyperlink w:anchor="_Toc132900269" w:history="1">
            <w:r w:rsidRPr="00180A13">
              <w:rPr>
                <w:rStyle w:val="Hyperlink"/>
                <w:noProof/>
              </w:rPr>
              <w:t>2</w:t>
            </w:r>
            <w:r>
              <w:rPr>
                <w:rFonts w:eastAsiaTheme="minorEastAsia" w:cstheme="minorBidi"/>
                <w:b w:val="0"/>
                <w:bCs w:val="0"/>
                <w:i w:val="0"/>
                <w:iCs w:val="0"/>
                <w:noProof/>
                <w:lang w:val="en-SE" w:eastAsia="en-GB"/>
              </w:rPr>
              <w:tab/>
            </w:r>
            <w:r w:rsidRPr="00180A13">
              <w:rPr>
                <w:rStyle w:val="Hyperlink"/>
                <w:noProof/>
              </w:rPr>
              <w:t>Acknowledgements</w:t>
            </w:r>
            <w:r>
              <w:rPr>
                <w:noProof/>
                <w:webHidden/>
              </w:rPr>
              <w:tab/>
            </w:r>
            <w:r>
              <w:rPr>
                <w:noProof/>
                <w:webHidden/>
              </w:rPr>
              <w:fldChar w:fldCharType="begin"/>
            </w:r>
            <w:r>
              <w:rPr>
                <w:noProof/>
                <w:webHidden/>
              </w:rPr>
              <w:instrText xml:space="preserve"> PAGEREF _Toc132900269 \h </w:instrText>
            </w:r>
            <w:r>
              <w:rPr>
                <w:noProof/>
                <w:webHidden/>
              </w:rPr>
            </w:r>
            <w:r>
              <w:rPr>
                <w:noProof/>
                <w:webHidden/>
              </w:rPr>
              <w:fldChar w:fldCharType="separate"/>
            </w:r>
            <w:r>
              <w:rPr>
                <w:noProof/>
                <w:webHidden/>
              </w:rPr>
              <w:t>2</w:t>
            </w:r>
            <w:r>
              <w:rPr>
                <w:noProof/>
                <w:webHidden/>
              </w:rPr>
              <w:fldChar w:fldCharType="end"/>
            </w:r>
          </w:hyperlink>
        </w:p>
        <w:p w14:paraId="26BDF529" w14:textId="4D112870" w:rsidR="005B6098" w:rsidRDefault="005B6098">
          <w:pPr>
            <w:pStyle w:val="TOC1"/>
            <w:tabs>
              <w:tab w:val="left" w:pos="440"/>
              <w:tab w:val="right" w:leader="dot" w:pos="7395"/>
            </w:tabs>
            <w:rPr>
              <w:rFonts w:eastAsiaTheme="minorEastAsia" w:cstheme="minorBidi"/>
              <w:b w:val="0"/>
              <w:bCs w:val="0"/>
              <w:i w:val="0"/>
              <w:iCs w:val="0"/>
              <w:noProof/>
              <w:lang w:val="en-SE" w:eastAsia="en-GB"/>
            </w:rPr>
          </w:pPr>
          <w:hyperlink w:anchor="_Toc132900270" w:history="1">
            <w:r w:rsidRPr="00180A13">
              <w:rPr>
                <w:rStyle w:val="Hyperlink"/>
                <w:noProof/>
              </w:rPr>
              <w:t>3</w:t>
            </w:r>
            <w:r>
              <w:rPr>
                <w:rFonts w:eastAsiaTheme="minorEastAsia" w:cstheme="minorBidi"/>
                <w:b w:val="0"/>
                <w:bCs w:val="0"/>
                <w:i w:val="0"/>
                <w:iCs w:val="0"/>
                <w:noProof/>
                <w:lang w:val="en-SE" w:eastAsia="en-GB"/>
              </w:rPr>
              <w:tab/>
            </w:r>
            <w:r w:rsidRPr="00180A13">
              <w:rPr>
                <w:rStyle w:val="Hyperlink"/>
                <w:noProof/>
              </w:rPr>
              <w:t>Table of Contents</w:t>
            </w:r>
            <w:r>
              <w:rPr>
                <w:noProof/>
                <w:webHidden/>
              </w:rPr>
              <w:tab/>
            </w:r>
            <w:r>
              <w:rPr>
                <w:noProof/>
                <w:webHidden/>
              </w:rPr>
              <w:fldChar w:fldCharType="begin"/>
            </w:r>
            <w:r>
              <w:rPr>
                <w:noProof/>
                <w:webHidden/>
              </w:rPr>
              <w:instrText xml:space="preserve"> PAGEREF _Toc132900270 \h </w:instrText>
            </w:r>
            <w:r>
              <w:rPr>
                <w:noProof/>
                <w:webHidden/>
              </w:rPr>
            </w:r>
            <w:r>
              <w:rPr>
                <w:noProof/>
                <w:webHidden/>
              </w:rPr>
              <w:fldChar w:fldCharType="separate"/>
            </w:r>
            <w:r>
              <w:rPr>
                <w:noProof/>
                <w:webHidden/>
              </w:rPr>
              <w:t>2</w:t>
            </w:r>
            <w:r>
              <w:rPr>
                <w:noProof/>
                <w:webHidden/>
              </w:rPr>
              <w:fldChar w:fldCharType="end"/>
            </w:r>
          </w:hyperlink>
        </w:p>
        <w:p w14:paraId="6072DC37" w14:textId="5183A1B9" w:rsidR="005B6098" w:rsidRDefault="005B6098">
          <w:pPr>
            <w:pStyle w:val="TOC1"/>
            <w:tabs>
              <w:tab w:val="left" w:pos="440"/>
              <w:tab w:val="right" w:leader="dot" w:pos="7395"/>
            </w:tabs>
            <w:rPr>
              <w:rFonts w:eastAsiaTheme="minorEastAsia" w:cstheme="minorBidi"/>
              <w:b w:val="0"/>
              <w:bCs w:val="0"/>
              <w:i w:val="0"/>
              <w:iCs w:val="0"/>
              <w:noProof/>
              <w:lang w:val="en-SE" w:eastAsia="en-GB"/>
            </w:rPr>
          </w:pPr>
          <w:hyperlink w:anchor="_Toc132900271" w:history="1">
            <w:r w:rsidRPr="00180A13">
              <w:rPr>
                <w:rStyle w:val="Hyperlink"/>
                <w:noProof/>
              </w:rPr>
              <w:t>4</w:t>
            </w:r>
            <w:r>
              <w:rPr>
                <w:rFonts w:eastAsiaTheme="minorEastAsia" w:cstheme="minorBidi"/>
                <w:b w:val="0"/>
                <w:bCs w:val="0"/>
                <w:i w:val="0"/>
                <w:iCs w:val="0"/>
                <w:noProof/>
                <w:lang w:val="en-SE" w:eastAsia="en-GB"/>
              </w:rPr>
              <w:tab/>
            </w:r>
            <w:r w:rsidRPr="00180A13">
              <w:rPr>
                <w:rStyle w:val="Hyperlink"/>
                <w:noProof/>
              </w:rPr>
              <w:t>Introduction</w:t>
            </w:r>
            <w:r>
              <w:rPr>
                <w:noProof/>
                <w:webHidden/>
              </w:rPr>
              <w:tab/>
            </w:r>
            <w:r>
              <w:rPr>
                <w:noProof/>
                <w:webHidden/>
              </w:rPr>
              <w:fldChar w:fldCharType="begin"/>
            </w:r>
            <w:r>
              <w:rPr>
                <w:noProof/>
                <w:webHidden/>
              </w:rPr>
              <w:instrText xml:space="preserve"> PAGEREF _Toc132900271 \h </w:instrText>
            </w:r>
            <w:r>
              <w:rPr>
                <w:noProof/>
                <w:webHidden/>
              </w:rPr>
            </w:r>
            <w:r>
              <w:rPr>
                <w:noProof/>
                <w:webHidden/>
              </w:rPr>
              <w:fldChar w:fldCharType="separate"/>
            </w:r>
            <w:r>
              <w:rPr>
                <w:noProof/>
                <w:webHidden/>
              </w:rPr>
              <w:t>3</w:t>
            </w:r>
            <w:r>
              <w:rPr>
                <w:noProof/>
                <w:webHidden/>
              </w:rPr>
              <w:fldChar w:fldCharType="end"/>
            </w:r>
          </w:hyperlink>
        </w:p>
        <w:p w14:paraId="31771E45" w14:textId="3729928D"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72" w:history="1">
            <w:r w:rsidRPr="00180A13">
              <w:rPr>
                <w:rStyle w:val="Hyperlink"/>
                <w:noProof/>
              </w:rPr>
              <w:t>4.1</w:t>
            </w:r>
            <w:r>
              <w:rPr>
                <w:rFonts w:eastAsiaTheme="minorEastAsia" w:cstheme="minorBidi"/>
                <w:b w:val="0"/>
                <w:bCs w:val="0"/>
                <w:noProof/>
                <w:sz w:val="24"/>
                <w:szCs w:val="24"/>
                <w:lang w:val="en-SE" w:eastAsia="en-GB"/>
              </w:rPr>
              <w:tab/>
            </w:r>
            <w:r w:rsidRPr="00180A13">
              <w:rPr>
                <w:rStyle w:val="Hyperlink"/>
                <w:noProof/>
              </w:rPr>
              <w:t>Context</w:t>
            </w:r>
            <w:r>
              <w:rPr>
                <w:noProof/>
                <w:webHidden/>
              </w:rPr>
              <w:tab/>
            </w:r>
            <w:r>
              <w:rPr>
                <w:noProof/>
                <w:webHidden/>
              </w:rPr>
              <w:fldChar w:fldCharType="begin"/>
            </w:r>
            <w:r>
              <w:rPr>
                <w:noProof/>
                <w:webHidden/>
              </w:rPr>
              <w:instrText xml:space="preserve"> PAGEREF _Toc132900272 \h </w:instrText>
            </w:r>
            <w:r>
              <w:rPr>
                <w:noProof/>
                <w:webHidden/>
              </w:rPr>
            </w:r>
            <w:r>
              <w:rPr>
                <w:noProof/>
                <w:webHidden/>
              </w:rPr>
              <w:fldChar w:fldCharType="separate"/>
            </w:r>
            <w:r>
              <w:rPr>
                <w:noProof/>
                <w:webHidden/>
              </w:rPr>
              <w:t>3</w:t>
            </w:r>
            <w:r>
              <w:rPr>
                <w:noProof/>
                <w:webHidden/>
              </w:rPr>
              <w:fldChar w:fldCharType="end"/>
            </w:r>
          </w:hyperlink>
        </w:p>
        <w:p w14:paraId="41D1134F" w14:textId="134142A5"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73" w:history="1">
            <w:r w:rsidRPr="00180A13">
              <w:rPr>
                <w:rStyle w:val="Hyperlink"/>
                <w:noProof/>
              </w:rPr>
              <w:t>4.2</w:t>
            </w:r>
            <w:r>
              <w:rPr>
                <w:rFonts w:eastAsiaTheme="minorEastAsia" w:cstheme="minorBidi"/>
                <w:b w:val="0"/>
                <w:bCs w:val="0"/>
                <w:noProof/>
                <w:sz w:val="24"/>
                <w:szCs w:val="24"/>
                <w:lang w:val="en-SE" w:eastAsia="en-GB"/>
              </w:rPr>
              <w:tab/>
            </w:r>
            <w:r w:rsidRPr="00180A13">
              <w:rPr>
                <w:rStyle w:val="Hyperlink"/>
                <w:noProof/>
              </w:rPr>
              <w:t>Aim</w:t>
            </w:r>
            <w:r>
              <w:rPr>
                <w:noProof/>
                <w:webHidden/>
              </w:rPr>
              <w:tab/>
            </w:r>
            <w:r>
              <w:rPr>
                <w:noProof/>
                <w:webHidden/>
              </w:rPr>
              <w:fldChar w:fldCharType="begin"/>
            </w:r>
            <w:r>
              <w:rPr>
                <w:noProof/>
                <w:webHidden/>
              </w:rPr>
              <w:instrText xml:space="preserve"> PAGEREF _Toc132900273 \h </w:instrText>
            </w:r>
            <w:r>
              <w:rPr>
                <w:noProof/>
                <w:webHidden/>
              </w:rPr>
            </w:r>
            <w:r>
              <w:rPr>
                <w:noProof/>
                <w:webHidden/>
              </w:rPr>
              <w:fldChar w:fldCharType="separate"/>
            </w:r>
            <w:r>
              <w:rPr>
                <w:noProof/>
                <w:webHidden/>
              </w:rPr>
              <w:t>4</w:t>
            </w:r>
            <w:r>
              <w:rPr>
                <w:noProof/>
                <w:webHidden/>
              </w:rPr>
              <w:fldChar w:fldCharType="end"/>
            </w:r>
          </w:hyperlink>
        </w:p>
        <w:p w14:paraId="0CDE9A2A" w14:textId="027912A5"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74" w:history="1">
            <w:r w:rsidRPr="00180A13">
              <w:rPr>
                <w:rStyle w:val="Hyperlink"/>
                <w:noProof/>
              </w:rPr>
              <w:t>4.3</w:t>
            </w:r>
            <w:r>
              <w:rPr>
                <w:rFonts w:eastAsiaTheme="minorEastAsia" w:cstheme="minorBidi"/>
                <w:b w:val="0"/>
                <w:bCs w:val="0"/>
                <w:noProof/>
                <w:sz w:val="24"/>
                <w:szCs w:val="24"/>
                <w:lang w:val="en-SE" w:eastAsia="en-GB"/>
              </w:rPr>
              <w:tab/>
            </w:r>
            <w:r w:rsidRPr="00180A13">
              <w:rPr>
                <w:rStyle w:val="Hyperlink"/>
                <w:noProof/>
              </w:rPr>
              <w:t>Delimitations</w:t>
            </w:r>
            <w:r>
              <w:rPr>
                <w:noProof/>
                <w:webHidden/>
              </w:rPr>
              <w:tab/>
            </w:r>
            <w:r>
              <w:rPr>
                <w:noProof/>
                <w:webHidden/>
              </w:rPr>
              <w:fldChar w:fldCharType="begin"/>
            </w:r>
            <w:r>
              <w:rPr>
                <w:noProof/>
                <w:webHidden/>
              </w:rPr>
              <w:instrText xml:space="preserve"> PAGEREF _Toc132900274 \h </w:instrText>
            </w:r>
            <w:r>
              <w:rPr>
                <w:noProof/>
                <w:webHidden/>
              </w:rPr>
            </w:r>
            <w:r>
              <w:rPr>
                <w:noProof/>
                <w:webHidden/>
              </w:rPr>
              <w:fldChar w:fldCharType="separate"/>
            </w:r>
            <w:r>
              <w:rPr>
                <w:noProof/>
                <w:webHidden/>
              </w:rPr>
              <w:t>4</w:t>
            </w:r>
            <w:r>
              <w:rPr>
                <w:noProof/>
                <w:webHidden/>
              </w:rPr>
              <w:fldChar w:fldCharType="end"/>
            </w:r>
          </w:hyperlink>
        </w:p>
        <w:p w14:paraId="52CCF647" w14:textId="62D3A396"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75" w:history="1">
            <w:r w:rsidRPr="00180A13">
              <w:rPr>
                <w:rStyle w:val="Hyperlink"/>
                <w:noProof/>
              </w:rPr>
              <w:t>4.4</w:t>
            </w:r>
            <w:r>
              <w:rPr>
                <w:rFonts w:eastAsiaTheme="minorEastAsia" w:cstheme="minorBidi"/>
                <w:b w:val="0"/>
                <w:bCs w:val="0"/>
                <w:noProof/>
                <w:sz w:val="24"/>
                <w:szCs w:val="24"/>
                <w:lang w:val="en-SE" w:eastAsia="en-GB"/>
              </w:rPr>
              <w:tab/>
            </w:r>
            <w:r w:rsidRPr="00180A13">
              <w:rPr>
                <w:rStyle w:val="Hyperlink"/>
                <w:noProof/>
              </w:rPr>
              <w:t>Structure of the thesis</w:t>
            </w:r>
            <w:r>
              <w:rPr>
                <w:noProof/>
                <w:webHidden/>
              </w:rPr>
              <w:tab/>
            </w:r>
            <w:r>
              <w:rPr>
                <w:noProof/>
                <w:webHidden/>
              </w:rPr>
              <w:fldChar w:fldCharType="begin"/>
            </w:r>
            <w:r>
              <w:rPr>
                <w:noProof/>
                <w:webHidden/>
              </w:rPr>
              <w:instrText xml:space="preserve"> PAGEREF _Toc132900275 \h </w:instrText>
            </w:r>
            <w:r>
              <w:rPr>
                <w:noProof/>
                <w:webHidden/>
              </w:rPr>
            </w:r>
            <w:r>
              <w:rPr>
                <w:noProof/>
                <w:webHidden/>
              </w:rPr>
              <w:fldChar w:fldCharType="separate"/>
            </w:r>
            <w:r>
              <w:rPr>
                <w:noProof/>
                <w:webHidden/>
              </w:rPr>
              <w:t>4</w:t>
            </w:r>
            <w:r>
              <w:rPr>
                <w:noProof/>
                <w:webHidden/>
              </w:rPr>
              <w:fldChar w:fldCharType="end"/>
            </w:r>
          </w:hyperlink>
        </w:p>
        <w:p w14:paraId="1C10E467" w14:textId="2D4FCE66"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76" w:history="1">
            <w:r w:rsidRPr="00180A13">
              <w:rPr>
                <w:rStyle w:val="Hyperlink"/>
                <w:noProof/>
              </w:rPr>
              <w:t>4.5</w:t>
            </w:r>
            <w:r>
              <w:rPr>
                <w:rFonts w:eastAsiaTheme="minorEastAsia" w:cstheme="minorBidi"/>
                <w:b w:val="0"/>
                <w:bCs w:val="0"/>
                <w:noProof/>
                <w:sz w:val="24"/>
                <w:szCs w:val="24"/>
                <w:lang w:val="en-SE" w:eastAsia="en-GB"/>
              </w:rPr>
              <w:tab/>
            </w:r>
            <w:r w:rsidRPr="00180A13">
              <w:rPr>
                <w:rStyle w:val="Hyperlink"/>
                <w:noProof/>
              </w:rPr>
              <w:t>Problem statement</w:t>
            </w:r>
            <w:r>
              <w:rPr>
                <w:noProof/>
                <w:webHidden/>
              </w:rPr>
              <w:tab/>
            </w:r>
            <w:r>
              <w:rPr>
                <w:noProof/>
                <w:webHidden/>
              </w:rPr>
              <w:fldChar w:fldCharType="begin"/>
            </w:r>
            <w:r>
              <w:rPr>
                <w:noProof/>
                <w:webHidden/>
              </w:rPr>
              <w:instrText xml:space="preserve"> PAGEREF _Toc132900276 \h </w:instrText>
            </w:r>
            <w:r>
              <w:rPr>
                <w:noProof/>
                <w:webHidden/>
              </w:rPr>
            </w:r>
            <w:r>
              <w:rPr>
                <w:noProof/>
                <w:webHidden/>
              </w:rPr>
              <w:fldChar w:fldCharType="separate"/>
            </w:r>
            <w:r>
              <w:rPr>
                <w:noProof/>
                <w:webHidden/>
              </w:rPr>
              <w:t>4</w:t>
            </w:r>
            <w:r>
              <w:rPr>
                <w:noProof/>
                <w:webHidden/>
              </w:rPr>
              <w:fldChar w:fldCharType="end"/>
            </w:r>
          </w:hyperlink>
        </w:p>
        <w:p w14:paraId="4F16F864" w14:textId="604259F8"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77" w:history="1">
            <w:r w:rsidRPr="00180A13">
              <w:rPr>
                <w:rStyle w:val="Hyperlink"/>
                <w:noProof/>
              </w:rPr>
              <w:t>4.5.1</w:t>
            </w:r>
            <w:r>
              <w:rPr>
                <w:rFonts w:eastAsiaTheme="minorEastAsia" w:cstheme="minorBidi"/>
                <w:noProof/>
                <w:sz w:val="24"/>
                <w:szCs w:val="24"/>
                <w:lang w:val="en-SE" w:eastAsia="en-GB"/>
              </w:rPr>
              <w:tab/>
            </w:r>
            <w:r w:rsidRPr="00180A13">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2900277 \h </w:instrText>
            </w:r>
            <w:r>
              <w:rPr>
                <w:noProof/>
                <w:webHidden/>
              </w:rPr>
            </w:r>
            <w:r>
              <w:rPr>
                <w:noProof/>
                <w:webHidden/>
              </w:rPr>
              <w:fldChar w:fldCharType="separate"/>
            </w:r>
            <w:r>
              <w:rPr>
                <w:noProof/>
                <w:webHidden/>
              </w:rPr>
              <w:t>4</w:t>
            </w:r>
            <w:r>
              <w:rPr>
                <w:noProof/>
                <w:webHidden/>
              </w:rPr>
              <w:fldChar w:fldCharType="end"/>
            </w:r>
          </w:hyperlink>
        </w:p>
        <w:p w14:paraId="3F43FE47" w14:textId="5676101F"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78" w:history="1">
            <w:r w:rsidRPr="00180A13">
              <w:rPr>
                <w:rStyle w:val="Hyperlink"/>
                <w:noProof/>
              </w:rPr>
              <w:t>4.6</w:t>
            </w:r>
            <w:r>
              <w:rPr>
                <w:rFonts w:eastAsiaTheme="minorEastAsia" w:cstheme="minorBidi"/>
                <w:b w:val="0"/>
                <w:bCs w:val="0"/>
                <w:noProof/>
                <w:sz w:val="24"/>
                <w:szCs w:val="24"/>
                <w:lang w:val="en-SE" w:eastAsia="en-GB"/>
              </w:rPr>
              <w:tab/>
            </w:r>
            <w:r w:rsidRPr="00180A13">
              <w:rPr>
                <w:rStyle w:val="Hyperlink"/>
                <w:noProof/>
              </w:rPr>
              <w:t>Related works</w:t>
            </w:r>
            <w:r>
              <w:rPr>
                <w:noProof/>
                <w:webHidden/>
              </w:rPr>
              <w:tab/>
            </w:r>
            <w:r>
              <w:rPr>
                <w:noProof/>
                <w:webHidden/>
              </w:rPr>
              <w:fldChar w:fldCharType="begin"/>
            </w:r>
            <w:r>
              <w:rPr>
                <w:noProof/>
                <w:webHidden/>
              </w:rPr>
              <w:instrText xml:space="preserve"> PAGEREF _Toc132900278 \h </w:instrText>
            </w:r>
            <w:r>
              <w:rPr>
                <w:noProof/>
                <w:webHidden/>
              </w:rPr>
            </w:r>
            <w:r>
              <w:rPr>
                <w:noProof/>
                <w:webHidden/>
              </w:rPr>
              <w:fldChar w:fldCharType="separate"/>
            </w:r>
            <w:r>
              <w:rPr>
                <w:noProof/>
                <w:webHidden/>
              </w:rPr>
              <w:t>4</w:t>
            </w:r>
            <w:r>
              <w:rPr>
                <w:noProof/>
                <w:webHidden/>
              </w:rPr>
              <w:fldChar w:fldCharType="end"/>
            </w:r>
          </w:hyperlink>
        </w:p>
        <w:p w14:paraId="2E7EBD7D" w14:textId="780C4B18" w:rsidR="005B6098" w:rsidRDefault="005B6098">
          <w:pPr>
            <w:pStyle w:val="TOC1"/>
            <w:tabs>
              <w:tab w:val="left" w:pos="440"/>
              <w:tab w:val="right" w:leader="dot" w:pos="7395"/>
            </w:tabs>
            <w:rPr>
              <w:rFonts w:eastAsiaTheme="minorEastAsia" w:cstheme="minorBidi"/>
              <w:b w:val="0"/>
              <w:bCs w:val="0"/>
              <w:i w:val="0"/>
              <w:iCs w:val="0"/>
              <w:noProof/>
              <w:lang w:val="en-SE" w:eastAsia="en-GB"/>
            </w:rPr>
          </w:pPr>
          <w:hyperlink w:anchor="_Toc132900279" w:history="1">
            <w:r w:rsidRPr="00180A13">
              <w:rPr>
                <w:rStyle w:val="Hyperlink"/>
                <w:noProof/>
              </w:rPr>
              <w:t>5</w:t>
            </w:r>
            <w:r>
              <w:rPr>
                <w:rFonts w:eastAsiaTheme="minorEastAsia" w:cstheme="minorBidi"/>
                <w:b w:val="0"/>
                <w:bCs w:val="0"/>
                <w:i w:val="0"/>
                <w:iCs w:val="0"/>
                <w:noProof/>
                <w:lang w:val="en-SE" w:eastAsia="en-GB"/>
              </w:rPr>
              <w:tab/>
            </w:r>
            <w:r w:rsidRPr="00180A13">
              <w:rPr>
                <w:rStyle w:val="Hyperlink"/>
                <w:noProof/>
              </w:rPr>
              <w:t>Theory</w:t>
            </w:r>
            <w:r>
              <w:rPr>
                <w:noProof/>
                <w:webHidden/>
              </w:rPr>
              <w:tab/>
            </w:r>
            <w:r>
              <w:rPr>
                <w:noProof/>
                <w:webHidden/>
              </w:rPr>
              <w:fldChar w:fldCharType="begin"/>
            </w:r>
            <w:r>
              <w:rPr>
                <w:noProof/>
                <w:webHidden/>
              </w:rPr>
              <w:instrText xml:space="preserve"> PAGEREF _Toc132900279 \h </w:instrText>
            </w:r>
            <w:r>
              <w:rPr>
                <w:noProof/>
                <w:webHidden/>
              </w:rPr>
            </w:r>
            <w:r>
              <w:rPr>
                <w:noProof/>
                <w:webHidden/>
              </w:rPr>
              <w:fldChar w:fldCharType="separate"/>
            </w:r>
            <w:r>
              <w:rPr>
                <w:noProof/>
                <w:webHidden/>
              </w:rPr>
              <w:t>4</w:t>
            </w:r>
            <w:r>
              <w:rPr>
                <w:noProof/>
                <w:webHidden/>
              </w:rPr>
              <w:fldChar w:fldCharType="end"/>
            </w:r>
          </w:hyperlink>
        </w:p>
        <w:p w14:paraId="4F383A21" w14:textId="74C3EFF6"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80" w:history="1">
            <w:r w:rsidRPr="00180A13">
              <w:rPr>
                <w:rStyle w:val="Hyperlink"/>
                <w:noProof/>
              </w:rPr>
              <w:t>5.1</w:t>
            </w:r>
            <w:r>
              <w:rPr>
                <w:rFonts w:eastAsiaTheme="minorEastAsia" w:cstheme="minorBidi"/>
                <w:b w:val="0"/>
                <w:bCs w:val="0"/>
                <w:noProof/>
                <w:sz w:val="24"/>
                <w:szCs w:val="24"/>
                <w:lang w:val="en-SE" w:eastAsia="en-GB"/>
              </w:rPr>
              <w:tab/>
            </w:r>
            <w:r w:rsidRPr="00180A13">
              <w:rPr>
                <w:rStyle w:val="Hyperlink"/>
                <w:noProof/>
              </w:rPr>
              <w:t>What is Interaction for Data Visualizaton?</w:t>
            </w:r>
            <w:r>
              <w:rPr>
                <w:noProof/>
                <w:webHidden/>
              </w:rPr>
              <w:tab/>
            </w:r>
            <w:r>
              <w:rPr>
                <w:noProof/>
                <w:webHidden/>
              </w:rPr>
              <w:fldChar w:fldCharType="begin"/>
            </w:r>
            <w:r>
              <w:rPr>
                <w:noProof/>
                <w:webHidden/>
              </w:rPr>
              <w:instrText xml:space="preserve"> PAGEREF _Toc132900280 \h </w:instrText>
            </w:r>
            <w:r>
              <w:rPr>
                <w:noProof/>
                <w:webHidden/>
              </w:rPr>
            </w:r>
            <w:r>
              <w:rPr>
                <w:noProof/>
                <w:webHidden/>
              </w:rPr>
              <w:fldChar w:fldCharType="separate"/>
            </w:r>
            <w:r>
              <w:rPr>
                <w:noProof/>
                <w:webHidden/>
              </w:rPr>
              <w:t>4</w:t>
            </w:r>
            <w:r>
              <w:rPr>
                <w:noProof/>
                <w:webHidden/>
              </w:rPr>
              <w:fldChar w:fldCharType="end"/>
            </w:r>
          </w:hyperlink>
        </w:p>
        <w:p w14:paraId="3B1AD609" w14:textId="7E00D708"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81" w:history="1">
            <w:r w:rsidRPr="00180A13">
              <w:rPr>
                <w:rStyle w:val="Hyperlink"/>
                <w:noProof/>
              </w:rPr>
              <w:t>5.1.1</w:t>
            </w:r>
            <w:r>
              <w:rPr>
                <w:rFonts w:eastAsiaTheme="minorEastAsia" w:cstheme="minorBidi"/>
                <w:noProof/>
                <w:sz w:val="24"/>
                <w:szCs w:val="24"/>
                <w:lang w:val="en-SE" w:eastAsia="en-GB"/>
              </w:rPr>
              <w:tab/>
            </w:r>
            <w:r w:rsidRPr="00180A13">
              <w:rPr>
                <w:rStyle w:val="Hyperlink"/>
                <w:noProof/>
              </w:rPr>
              <w:t>Interplay</w:t>
            </w:r>
            <w:r>
              <w:rPr>
                <w:noProof/>
                <w:webHidden/>
              </w:rPr>
              <w:tab/>
            </w:r>
            <w:r>
              <w:rPr>
                <w:noProof/>
                <w:webHidden/>
              </w:rPr>
              <w:fldChar w:fldCharType="begin"/>
            </w:r>
            <w:r>
              <w:rPr>
                <w:noProof/>
                <w:webHidden/>
              </w:rPr>
              <w:instrText xml:space="preserve"> PAGEREF _Toc132900281 \h </w:instrText>
            </w:r>
            <w:r>
              <w:rPr>
                <w:noProof/>
                <w:webHidden/>
              </w:rPr>
            </w:r>
            <w:r>
              <w:rPr>
                <w:noProof/>
                <w:webHidden/>
              </w:rPr>
              <w:fldChar w:fldCharType="separate"/>
            </w:r>
            <w:r>
              <w:rPr>
                <w:noProof/>
                <w:webHidden/>
              </w:rPr>
              <w:t>6</w:t>
            </w:r>
            <w:r>
              <w:rPr>
                <w:noProof/>
                <w:webHidden/>
              </w:rPr>
              <w:fldChar w:fldCharType="end"/>
            </w:r>
          </w:hyperlink>
        </w:p>
        <w:p w14:paraId="0F91ED24" w14:textId="069A83FD"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82" w:history="1">
            <w:r w:rsidRPr="00180A13">
              <w:rPr>
                <w:rStyle w:val="Hyperlink"/>
                <w:noProof/>
              </w:rPr>
              <w:t>5.1.2</w:t>
            </w:r>
            <w:r>
              <w:rPr>
                <w:rFonts w:eastAsiaTheme="minorEastAsia" w:cstheme="minorBidi"/>
                <w:noProof/>
                <w:sz w:val="24"/>
                <w:szCs w:val="24"/>
                <w:lang w:val="en-SE" w:eastAsia="en-GB"/>
              </w:rPr>
              <w:tab/>
            </w:r>
            <w:r w:rsidRPr="00180A13">
              <w:rPr>
                <w:rStyle w:val="Hyperlink"/>
                <w:noProof/>
              </w:rPr>
              <w:t>Person</w:t>
            </w:r>
            <w:r>
              <w:rPr>
                <w:noProof/>
                <w:webHidden/>
              </w:rPr>
              <w:tab/>
            </w:r>
            <w:r>
              <w:rPr>
                <w:noProof/>
                <w:webHidden/>
              </w:rPr>
              <w:fldChar w:fldCharType="begin"/>
            </w:r>
            <w:r>
              <w:rPr>
                <w:noProof/>
                <w:webHidden/>
              </w:rPr>
              <w:instrText xml:space="preserve"> PAGEREF _Toc132900282 \h </w:instrText>
            </w:r>
            <w:r>
              <w:rPr>
                <w:noProof/>
                <w:webHidden/>
              </w:rPr>
            </w:r>
            <w:r>
              <w:rPr>
                <w:noProof/>
                <w:webHidden/>
              </w:rPr>
              <w:fldChar w:fldCharType="separate"/>
            </w:r>
            <w:r>
              <w:rPr>
                <w:noProof/>
                <w:webHidden/>
              </w:rPr>
              <w:t>7</w:t>
            </w:r>
            <w:r>
              <w:rPr>
                <w:noProof/>
                <w:webHidden/>
              </w:rPr>
              <w:fldChar w:fldCharType="end"/>
            </w:r>
          </w:hyperlink>
        </w:p>
        <w:p w14:paraId="6C4337B2" w14:textId="2232F6DB"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83" w:history="1">
            <w:r w:rsidRPr="00180A13">
              <w:rPr>
                <w:rStyle w:val="Hyperlink"/>
                <w:noProof/>
              </w:rPr>
              <w:t>5.1.3</w:t>
            </w:r>
            <w:r>
              <w:rPr>
                <w:rFonts w:eastAsiaTheme="minorEastAsia" w:cstheme="minorBidi"/>
                <w:noProof/>
                <w:sz w:val="24"/>
                <w:szCs w:val="24"/>
                <w:lang w:val="en-SE" w:eastAsia="en-GB"/>
              </w:rPr>
              <w:tab/>
            </w:r>
            <w:r w:rsidRPr="00180A13">
              <w:rPr>
                <w:rStyle w:val="Hyperlink"/>
                <w:noProof/>
              </w:rPr>
              <w:t>Data Interface</w:t>
            </w:r>
            <w:r>
              <w:rPr>
                <w:noProof/>
                <w:webHidden/>
              </w:rPr>
              <w:tab/>
            </w:r>
            <w:r>
              <w:rPr>
                <w:noProof/>
                <w:webHidden/>
              </w:rPr>
              <w:fldChar w:fldCharType="begin"/>
            </w:r>
            <w:r>
              <w:rPr>
                <w:noProof/>
                <w:webHidden/>
              </w:rPr>
              <w:instrText xml:space="preserve"> PAGEREF _Toc132900283 \h </w:instrText>
            </w:r>
            <w:r>
              <w:rPr>
                <w:noProof/>
                <w:webHidden/>
              </w:rPr>
            </w:r>
            <w:r>
              <w:rPr>
                <w:noProof/>
                <w:webHidden/>
              </w:rPr>
              <w:fldChar w:fldCharType="separate"/>
            </w:r>
            <w:r>
              <w:rPr>
                <w:noProof/>
                <w:webHidden/>
              </w:rPr>
              <w:t>7</w:t>
            </w:r>
            <w:r>
              <w:rPr>
                <w:noProof/>
                <w:webHidden/>
              </w:rPr>
              <w:fldChar w:fldCharType="end"/>
            </w:r>
          </w:hyperlink>
        </w:p>
        <w:p w14:paraId="69BC9BA7" w14:textId="7CB573D4"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84" w:history="1">
            <w:r w:rsidRPr="00180A13">
              <w:rPr>
                <w:rStyle w:val="Hyperlink"/>
                <w:noProof/>
              </w:rPr>
              <w:t>5.1.4</w:t>
            </w:r>
            <w:r>
              <w:rPr>
                <w:rFonts w:eastAsiaTheme="minorEastAsia" w:cstheme="minorBidi"/>
                <w:noProof/>
                <w:sz w:val="24"/>
                <w:szCs w:val="24"/>
                <w:lang w:val="en-SE" w:eastAsia="en-GB"/>
              </w:rPr>
              <w:tab/>
            </w:r>
            <w:r w:rsidRPr="00180A13">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2900284 \h </w:instrText>
            </w:r>
            <w:r>
              <w:rPr>
                <w:noProof/>
                <w:webHidden/>
              </w:rPr>
            </w:r>
            <w:r>
              <w:rPr>
                <w:noProof/>
                <w:webHidden/>
              </w:rPr>
              <w:fldChar w:fldCharType="separate"/>
            </w:r>
            <w:r>
              <w:rPr>
                <w:noProof/>
                <w:webHidden/>
              </w:rPr>
              <w:t>7</w:t>
            </w:r>
            <w:r>
              <w:rPr>
                <w:noProof/>
                <w:webHidden/>
              </w:rPr>
              <w:fldChar w:fldCharType="end"/>
            </w:r>
          </w:hyperlink>
        </w:p>
        <w:p w14:paraId="03AC3668" w14:textId="25EDBF2C"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85" w:history="1">
            <w:r w:rsidRPr="00180A13">
              <w:rPr>
                <w:rStyle w:val="Hyperlink"/>
                <w:noProof/>
              </w:rPr>
              <w:t>5.1.5</w:t>
            </w:r>
            <w:r>
              <w:rPr>
                <w:rFonts w:eastAsiaTheme="minorEastAsia" w:cstheme="minorBidi"/>
                <w:noProof/>
                <w:sz w:val="24"/>
                <w:szCs w:val="24"/>
                <w:lang w:val="en-SE" w:eastAsia="en-GB"/>
              </w:rPr>
              <w:tab/>
            </w:r>
            <w:r w:rsidRPr="00180A13">
              <w:rPr>
                <w:rStyle w:val="Hyperlink"/>
                <w:noProof/>
              </w:rPr>
              <w:t>Data-related intent</w:t>
            </w:r>
            <w:r>
              <w:rPr>
                <w:noProof/>
                <w:webHidden/>
              </w:rPr>
              <w:tab/>
            </w:r>
            <w:r>
              <w:rPr>
                <w:noProof/>
                <w:webHidden/>
              </w:rPr>
              <w:fldChar w:fldCharType="begin"/>
            </w:r>
            <w:r>
              <w:rPr>
                <w:noProof/>
                <w:webHidden/>
              </w:rPr>
              <w:instrText xml:space="preserve"> PAGEREF _Toc132900285 \h </w:instrText>
            </w:r>
            <w:r>
              <w:rPr>
                <w:noProof/>
                <w:webHidden/>
              </w:rPr>
            </w:r>
            <w:r>
              <w:rPr>
                <w:noProof/>
                <w:webHidden/>
              </w:rPr>
              <w:fldChar w:fldCharType="separate"/>
            </w:r>
            <w:r>
              <w:rPr>
                <w:noProof/>
                <w:webHidden/>
              </w:rPr>
              <w:t>7</w:t>
            </w:r>
            <w:r>
              <w:rPr>
                <w:noProof/>
                <w:webHidden/>
              </w:rPr>
              <w:fldChar w:fldCharType="end"/>
            </w:r>
          </w:hyperlink>
        </w:p>
        <w:p w14:paraId="00AFD401" w14:textId="2BA91C21"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86" w:history="1">
            <w:r w:rsidRPr="00180A13">
              <w:rPr>
                <w:rStyle w:val="Hyperlink"/>
                <w:noProof/>
              </w:rPr>
              <w:t>5.2</w:t>
            </w:r>
            <w:r>
              <w:rPr>
                <w:rFonts w:eastAsiaTheme="minorEastAsia" w:cstheme="minorBidi"/>
                <w:b w:val="0"/>
                <w:bCs w:val="0"/>
                <w:noProof/>
                <w:sz w:val="24"/>
                <w:szCs w:val="24"/>
                <w:lang w:val="en-SE" w:eastAsia="en-GB"/>
              </w:rPr>
              <w:tab/>
            </w:r>
            <w:r w:rsidRPr="00180A13">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2900286 \h </w:instrText>
            </w:r>
            <w:r>
              <w:rPr>
                <w:noProof/>
                <w:webHidden/>
              </w:rPr>
            </w:r>
            <w:r>
              <w:rPr>
                <w:noProof/>
                <w:webHidden/>
              </w:rPr>
              <w:fldChar w:fldCharType="separate"/>
            </w:r>
            <w:r>
              <w:rPr>
                <w:noProof/>
                <w:webHidden/>
              </w:rPr>
              <w:t>8</w:t>
            </w:r>
            <w:r>
              <w:rPr>
                <w:noProof/>
                <w:webHidden/>
              </w:rPr>
              <w:fldChar w:fldCharType="end"/>
            </w:r>
          </w:hyperlink>
        </w:p>
        <w:p w14:paraId="7464E1E2" w14:textId="2CDC8240"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87" w:history="1">
            <w:r w:rsidRPr="00180A13">
              <w:rPr>
                <w:rStyle w:val="Hyperlink"/>
                <w:noProof/>
              </w:rPr>
              <w:t>5.2.1</w:t>
            </w:r>
            <w:r>
              <w:rPr>
                <w:rFonts w:eastAsiaTheme="minorEastAsia" w:cstheme="minorBidi"/>
                <w:noProof/>
                <w:sz w:val="24"/>
                <w:szCs w:val="24"/>
                <w:lang w:val="en-SE" w:eastAsia="en-GB"/>
              </w:rPr>
              <w:tab/>
            </w:r>
            <w:r w:rsidRPr="00180A13">
              <w:rPr>
                <w:rStyle w:val="Hyperlink"/>
                <w:noProof/>
              </w:rPr>
              <w:t>Gennady &amp; Andrienko. N</w:t>
            </w:r>
            <w:r>
              <w:rPr>
                <w:noProof/>
                <w:webHidden/>
              </w:rPr>
              <w:tab/>
            </w:r>
            <w:r>
              <w:rPr>
                <w:noProof/>
                <w:webHidden/>
              </w:rPr>
              <w:fldChar w:fldCharType="begin"/>
            </w:r>
            <w:r>
              <w:rPr>
                <w:noProof/>
                <w:webHidden/>
              </w:rPr>
              <w:instrText xml:space="preserve"> PAGEREF _Toc132900287 \h </w:instrText>
            </w:r>
            <w:r>
              <w:rPr>
                <w:noProof/>
                <w:webHidden/>
              </w:rPr>
            </w:r>
            <w:r>
              <w:rPr>
                <w:noProof/>
                <w:webHidden/>
              </w:rPr>
              <w:fldChar w:fldCharType="separate"/>
            </w:r>
            <w:r>
              <w:rPr>
                <w:noProof/>
                <w:webHidden/>
              </w:rPr>
              <w:t>8</w:t>
            </w:r>
            <w:r>
              <w:rPr>
                <w:noProof/>
                <w:webHidden/>
              </w:rPr>
              <w:fldChar w:fldCharType="end"/>
            </w:r>
          </w:hyperlink>
        </w:p>
        <w:p w14:paraId="5D3A8BCB" w14:textId="72780B7D"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88" w:history="1">
            <w:r w:rsidRPr="00180A13">
              <w:rPr>
                <w:rStyle w:val="Hyperlink"/>
                <w:noProof/>
              </w:rPr>
              <w:t>5.2.2</w:t>
            </w:r>
            <w:r>
              <w:rPr>
                <w:rFonts w:eastAsiaTheme="minorEastAsia" w:cstheme="minorBidi"/>
                <w:noProof/>
                <w:sz w:val="24"/>
                <w:szCs w:val="24"/>
                <w:lang w:val="en-SE" w:eastAsia="en-GB"/>
              </w:rPr>
              <w:tab/>
            </w:r>
            <w:r w:rsidRPr="00180A13">
              <w:rPr>
                <w:rStyle w:val="Hyperlink"/>
                <w:noProof/>
              </w:rPr>
              <w:t>Fekete. J-D</w:t>
            </w:r>
            <w:r>
              <w:rPr>
                <w:noProof/>
                <w:webHidden/>
              </w:rPr>
              <w:tab/>
            </w:r>
            <w:r>
              <w:rPr>
                <w:noProof/>
                <w:webHidden/>
              </w:rPr>
              <w:fldChar w:fldCharType="begin"/>
            </w:r>
            <w:r>
              <w:rPr>
                <w:noProof/>
                <w:webHidden/>
              </w:rPr>
              <w:instrText xml:space="preserve"> PAGEREF _Toc132900288 \h </w:instrText>
            </w:r>
            <w:r>
              <w:rPr>
                <w:noProof/>
                <w:webHidden/>
              </w:rPr>
            </w:r>
            <w:r>
              <w:rPr>
                <w:noProof/>
                <w:webHidden/>
              </w:rPr>
              <w:fldChar w:fldCharType="separate"/>
            </w:r>
            <w:r>
              <w:rPr>
                <w:noProof/>
                <w:webHidden/>
              </w:rPr>
              <w:t>9</w:t>
            </w:r>
            <w:r>
              <w:rPr>
                <w:noProof/>
                <w:webHidden/>
              </w:rPr>
              <w:fldChar w:fldCharType="end"/>
            </w:r>
          </w:hyperlink>
        </w:p>
        <w:p w14:paraId="2A11D752" w14:textId="3E028EEA"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89" w:history="1">
            <w:r w:rsidRPr="00180A13">
              <w:rPr>
                <w:rStyle w:val="Hyperlink"/>
                <w:noProof/>
              </w:rPr>
              <w:t>5.2.3</w:t>
            </w:r>
            <w:r>
              <w:rPr>
                <w:rFonts w:eastAsiaTheme="minorEastAsia" w:cstheme="minorBidi"/>
                <w:noProof/>
                <w:sz w:val="24"/>
                <w:szCs w:val="24"/>
                <w:lang w:val="en-SE" w:eastAsia="en-GB"/>
              </w:rPr>
              <w:tab/>
            </w:r>
            <w:r w:rsidRPr="00180A13">
              <w:rPr>
                <w:rStyle w:val="Hyperlink"/>
                <w:noProof/>
              </w:rPr>
              <w:t>Fisher. D</w:t>
            </w:r>
            <w:r>
              <w:rPr>
                <w:noProof/>
                <w:webHidden/>
              </w:rPr>
              <w:tab/>
            </w:r>
            <w:r>
              <w:rPr>
                <w:noProof/>
                <w:webHidden/>
              </w:rPr>
              <w:fldChar w:fldCharType="begin"/>
            </w:r>
            <w:r>
              <w:rPr>
                <w:noProof/>
                <w:webHidden/>
              </w:rPr>
              <w:instrText xml:space="preserve"> PAGEREF _Toc132900289 \h </w:instrText>
            </w:r>
            <w:r>
              <w:rPr>
                <w:noProof/>
                <w:webHidden/>
              </w:rPr>
            </w:r>
            <w:r>
              <w:rPr>
                <w:noProof/>
                <w:webHidden/>
              </w:rPr>
              <w:fldChar w:fldCharType="separate"/>
            </w:r>
            <w:r>
              <w:rPr>
                <w:noProof/>
                <w:webHidden/>
              </w:rPr>
              <w:t>9</w:t>
            </w:r>
            <w:r>
              <w:rPr>
                <w:noProof/>
                <w:webHidden/>
              </w:rPr>
              <w:fldChar w:fldCharType="end"/>
            </w:r>
          </w:hyperlink>
        </w:p>
        <w:p w14:paraId="097E1FD6" w14:textId="7418E674"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90" w:history="1">
            <w:r w:rsidRPr="00180A13">
              <w:rPr>
                <w:rStyle w:val="Hyperlink"/>
                <w:noProof/>
              </w:rPr>
              <w:t>5.2.4</w:t>
            </w:r>
            <w:r>
              <w:rPr>
                <w:rFonts w:eastAsiaTheme="minorEastAsia" w:cstheme="minorBidi"/>
                <w:noProof/>
                <w:sz w:val="24"/>
                <w:szCs w:val="24"/>
                <w:lang w:val="en-SE" w:eastAsia="en-GB"/>
              </w:rPr>
              <w:tab/>
            </w:r>
            <w:r w:rsidRPr="00180A13">
              <w:rPr>
                <w:rStyle w:val="Hyperlink"/>
                <w:noProof/>
              </w:rPr>
              <w:t>Kraska. T</w:t>
            </w:r>
            <w:r>
              <w:rPr>
                <w:noProof/>
                <w:webHidden/>
              </w:rPr>
              <w:tab/>
            </w:r>
            <w:r>
              <w:rPr>
                <w:noProof/>
                <w:webHidden/>
              </w:rPr>
              <w:fldChar w:fldCharType="begin"/>
            </w:r>
            <w:r>
              <w:rPr>
                <w:noProof/>
                <w:webHidden/>
              </w:rPr>
              <w:instrText xml:space="preserve"> PAGEREF _Toc132900290 \h </w:instrText>
            </w:r>
            <w:r>
              <w:rPr>
                <w:noProof/>
                <w:webHidden/>
              </w:rPr>
            </w:r>
            <w:r>
              <w:rPr>
                <w:noProof/>
                <w:webHidden/>
              </w:rPr>
              <w:fldChar w:fldCharType="separate"/>
            </w:r>
            <w:r>
              <w:rPr>
                <w:noProof/>
                <w:webHidden/>
              </w:rPr>
              <w:t>9</w:t>
            </w:r>
            <w:r>
              <w:rPr>
                <w:noProof/>
                <w:webHidden/>
              </w:rPr>
              <w:fldChar w:fldCharType="end"/>
            </w:r>
          </w:hyperlink>
        </w:p>
        <w:p w14:paraId="46980D50" w14:textId="61C8FC6C"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91" w:history="1">
            <w:r w:rsidRPr="00180A13">
              <w:rPr>
                <w:rStyle w:val="Hyperlink"/>
                <w:noProof/>
              </w:rPr>
              <w:t>5.2.5</w:t>
            </w:r>
            <w:r>
              <w:rPr>
                <w:rFonts w:eastAsiaTheme="minorEastAsia" w:cstheme="minorBidi"/>
                <w:noProof/>
                <w:sz w:val="24"/>
                <w:szCs w:val="24"/>
                <w:lang w:val="en-SE" w:eastAsia="en-GB"/>
              </w:rPr>
              <w:tab/>
            </w:r>
            <w:r w:rsidRPr="00180A13">
              <w:rPr>
                <w:rStyle w:val="Hyperlink"/>
                <w:noProof/>
              </w:rPr>
              <w:t>Oulasvirta. A</w:t>
            </w:r>
            <w:r>
              <w:rPr>
                <w:noProof/>
                <w:webHidden/>
              </w:rPr>
              <w:tab/>
            </w:r>
            <w:r>
              <w:rPr>
                <w:noProof/>
                <w:webHidden/>
              </w:rPr>
              <w:fldChar w:fldCharType="begin"/>
            </w:r>
            <w:r>
              <w:rPr>
                <w:noProof/>
                <w:webHidden/>
              </w:rPr>
              <w:instrText xml:space="preserve"> PAGEREF _Toc132900291 \h </w:instrText>
            </w:r>
            <w:r>
              <w:rPr>
                <w:noProof/>
                <w:webHidden/>
              </w:rPr>
            </w:r>
            <w:r>
              <w:rPr>
                <w:noProof/>
                <w:webHidden/>
              </w:rPr>
              <w:fldChar w:fldCharType="separate"/>
            </w:r>
            <w:r>
              <w:rPr>
                <w:noProof/>
                <w:webHidden/>
              </w:rPr>
              <w:t>10</w:t>
            </w:r>
            <w:r>
              <w:rPr>
                <w:noProof/>
                <w:webHidden/>
              </w:rPr>
              <w:fldChar w:fldCharType="end"/>
            </w:r>
          </w:hyperlink>
        </w:p>
        <w:p w14:paraId="52439538" w14:textId="7A0C1E9D"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92" w:history="1">
            <w:r w:rsidRPr="00180A13">
              <w:rPr>
                <w:rStyle w:val="Hyperlink"/>
                <w:noProof/>
              </w:rPr>
              <w:t>5.3</w:t>
            </w:r>
            <w:r>
              <w:rPr>
                <w:rFonts w:eastAsiaTheme="minorEastAsia" w:cstheme="minorBidi"/>
                <w:b w:val="0"/>
                <w:bCs w:val="0"/>
                <w:noProof/>
                <w:sz w:val="24"/>
                <w:szCs w:val="24"/>
                <w:lang w:val="en-SE" w:eastAsia="en-GB"/>
              </w:rPr>
              <w:tab/>
            </w:r>
            <w:r w:rsidRPr="00180A13">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2900292 \h </w:instrText>
            </w:r>
            <w:r>
              <w:rPr>
                <w:noProof/>
                <w:webHidden/>
              </w:rPr>
            </w:r>
            <w:r>
              <w:rPr>
                <w:noProof/>
                <w:webHidden/>
              </w:rPr>
              <w:fldChar w:fldCharType="separate"/>
            </w:r>
            <w:r>
              <w:rPr>
                <w:noProof/>
                <w:webHidden/>
              </w:rPr>
              <w:t>10</w:t>
            </w:r>
            <w:r>
              <w:rPr>
                <w:noProof/>
                <w:webHidden/>
              </w:rPr>
              <w:fldChar w:fldCharType="end"/>
            </w:r>
          </w:hyperlink>
        </w:p>
        <w:p w14:paraId="05C07969" w14:textId="062F58FA"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93" w:history="1">
            <w:r w:rsidRPr="00180A13">
              <w:rPr>
                <w:rStyle w:val="Hyperlink"/>
                <w:noProof/>
              </w:rPr>
              <w:t>5.4</w:t>
            </w:r>
            <w:r>
              <w:rPr>
                <w:rFonts w:eastAsiaTheme="minorEastAsia" w:cstheme="minorBidi"/>
                <w:b w:val="0"/>
                <w:bCs w:val="0"/>
                <w:noProof/>
                <w:sz w:val="24"/>
                <w:szCs w:val="24"/>
                <w:lang w:val="en-SE" w:eastAsia="en-GB"/>
              </w:rPr>
              <w:tab/>
            </w:r>
            <w:r w:rsidRPr="00180A13">
              <w:rPr>
                <w:rStyle w:val="Hyperlink"/>
                <w:noProof/>
              </w:rPr>
              <w:t>Constructive Visualisation</w:t>
            </w:r>
            <w:r>
              <w:rPr>
                <w:noProof/>
                <w:webHidden/>
              </w:rPr>
              <w:tab/>
            </w:r>
            <w:r>
              <w:rPr>
                <w:noProof/>
                <w:webHidden/>
              </w:rPr>
              <w:fldChar w:fldCharType="begin"/>
            </w:r>
            <w:r>
              <w:rPr>
                <w:noProof/>
                <w:webHidden/>
              </w:rPr>
              <w:instrText xml:space="preserve"> PAGEREF _Toc132900293 \h </w:instrText>
            </w:r>
            <w:r>
              <w:rPr>
                <w:noProof/>
                <w:webHidden/>
              </w:rPr>
            </w:r>
            <w:r>
              <w:rPr>
                <w:noProof/>
                <w:webHidden/>
              </w:rPr>
              <w:fldChar w:fldCharType="separate"/>
            </w:r>
            <w:r>
              <w:rPr>
                <w:noProof/>
                <w:webHidden/>
              </w:rPr>
              <w:t>12</w:t>
            </w:r>
            <w:r>
              <w:rPr>
                <w:noProof/>
                <w:webHidden/>
              </w:rPr>
              <w:fldChar w:fldCharType="end"/>
            </w:r>
          </w:hyperlink>
        </w:p>
        <w:p w14:paraId="43FE727B" w14:textId="4CB5A939"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94" w:history="1">
            <w:r w:rsidRPr="00180A13">
              <w:rPr>
                <w:rStyle w:val="Hyperlink"/>
                <w:noProof/>
              </w:rPr>
              <w:t>5.4.1</w:t>
            </w:r>
            <w:r>
              <w:rPr>
                <w:rFonts w:eastAsiaTheme="minorEastAsia" w:cstheme="minorBidi"/>
                <w:noProof/>
                <w:sz w:val="24"/>
                <w:szCs w:val="24"/>
                <w:lang w:val="en-SE" w:eastAsia="en-GB"/>
              </w:rPr>
              <w:tab/>
            </w:r>
            <w:r w:rsidRPr="00180A13">
              <w:rPr>
                <w:rStyle w:val="Hyperlink"/>
                <w:noProof/>
              </w:rPr>
              <w:t>Design challenges</w:t>
            </w:r>
            <w:r>
              <w:rPr>
                <w:noProof/>
                <w:webHidden/>
              </w:rPr>
              <w:tab/>
            </w:r>
            <w:r>
              <w:rPr>
                <w:noProof/>
                <w:webHidden/>
              </w:rPr>
              <w:fldChar w:fldCharType="begin"/>
            </w:r>
            <w:r>
              <w:rPr>
                <w:noProof/>
                <w:webHidden/>
              </w:rPr>
              <w:instrText xml:space="preserve"> PAGEREF _Toc132900294 \h </w:instrText>
            </w:r>
            <w:r>
              <w:rPr>
                <w:noProof/>
                <w:webHidden/>
              </w:rPr>
            </w:r>
            <w:r>
              <w:rPr>
                <w:noProof/>
                <w:webHidden/>
              </w:rPr>
              <w:fldChar w:fldCharType="separate"/>
            </w:r>
            <w:r>
              <w:rPr>
                <w:noProof/>
                <w:webHidden/>
              </w:rPr>
              <w:t>12</w:t>
            </w:r>
            <w:r>
              <w:rPr>
                <w:noProof/>
                <w:webHidden/>
              </w:rPr>
              <w:fldChar w:fldCharType="end"/>
            </w:r>
          </w:hyperlink>
        </w:p>
        <w:p w14:paraId="137AC183" w14:textId="362CC045"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95" w:history="1">
            <w:r w:rsidRPr="00180A13">
              <w:rPr>
                <w:rStyle w:val="Hyperlink"/>
                <w:noProof/>
              </w:rPr>
              <w:t>5.4.2</w:t>
            </w:r>
            <w:r>
              <w:rPr>
                <w:rFonts w:eastAsiaTheme="minorEastAsia" w:cstheme="minorBidi"/>
                <w:noProof/>
                <w:sz w:val="24"/>
                <w:szCs w:val="24"/>
                <w:lang w:val="en-SE" w:eastAsia="en-GB"/>
              </w:rPr>
              <w:tab/>
            </w:r>
            <w:r w:rsidRPr="00180A13">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2900295 \h </w:instrText>
            </w:r>
            <w:r>
              <w:rPr>
                <w:noProof/>
                <w:webHidden/>
              </w:rPr>
            </w:r>
            <w:r>
              <w:rPr>
                <w:noProof/>
                <w:webHidden/>
              </w:rPr>
              <w:fldChar w:fldCharType="separate"/>
            </w:r>
            <w:r>
              <w:rPr>
                <w:noProof/>
                <w:webHidden/>
              </w:rPr>
              <w:t>13</w:t>
            </w:r>
            <w:r>
              <w:rPr>
                <w:noProof/>
                <w:webHidden/>
              </w:rPr>
              <w:fldChar w:fldCharType="end"/>
            </w:r>
          </w:hyperlink>
        </w:p>
        <w:p w14:paraId="675E767C" w14:textId="78D2BFD3"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96" w:history="1">
            <w:r w:rsidRPr="00180A13">
              <w:rPr>
                <w:rStyle w:val="Hyperlink"/>
                <w:noProof/>
              </w:rPr>
              <w:t>5.5</w:t>
            </w:r>
            <w:r>
              <w:rPr>
                <w:rFonts w:eastAsiaTheme="minorEastAsia" w:cstheme="minorBidi"/>
                <w:b w:val="0"/>
                <w:bCs w:val="0"/>
                <w:noProof/>
                <w:sz w:val="24"/>
                <w:szCs w:val="24"/>
                <w:lang w:val="en-SE" w:eastAsia="en-GB"/>
              </w:rPr>
              <w:tab/>
            </w:r>
            <w:r w:rsidRPr="00180A13">
              <w:rPr>
                <w:rStyle w:val="Hyperlink"/>
                <w:noProof/>
              </w:rPr>
              <w:t>Collecting thoughts and summarising learnings from research</w:t>
            </w:r>
            <w:r>
              <w:rPr>
                <w:noProof/>
                <w:webHidden/>
              </w:rPr>
              <w:tab/>
            </w:r>
            <w:r>
              <w:rPr>
                <w:noProof/>
                <w:webHidden/>
              </w:rPr>
              <w:fldChar w:fldCharType="begin"/>
            </w:r>
            <w:r>
              <w:rPr>
                <w:noProof/>
                <w:webHidden/>
              </w:rPr>
              <w:instrText xml:space="preserve"> PAGEREF _Toc132900296 \h </w:instrText>
            </w:r>
            <w:r>
              <w:rPr>
                <w:noProof/>
                <w:webHidden/>
              </w:rPr>
            </w:r>
            <w:r>
              <w:rPr>
                <w:noProof/>
                <w:webHidden/>
              </w:rPr>
              <w:fldChar w:fldCharType="separate"/>
            </w:r>
            <w:r>
              <w:rPr>
                <w:noProof/>
                <w:webHidden/>
              </w:rPr>
              <w:t>14</w:t>
            </w:r>
            <w:r>
              <w:rPr>
                <w:noProof/>
                <w:webHidden/>
              </w:rPr>
              <w:fldChar w:fldCharType="end"/>
            </w:r>
          </w:hyperlink>
        </w:p>
        <w:p w14:paraId="2DF46038" w14:textId="10DA3B48" w:rsidR="005B6098" w:rsidRDefault="005B6098">
          <w:pPr>
            <w:pStyle w:val="TOC1"/>
            <w:tabs>
              <w:tab w:val="left" w:pos="440"/>
              <w:tab w:val="right" w:leader="dot" w:pos="7395"/>
            </w:tabs>
            <w:rPr>
              <w:rFonts w:eastAsiaTheme="minorEastAsia" w:cstheme="minorBidi"/>
              <w:b w:val="0"/>
              <w:bCs w:val="0"/>
              <w:i w:val="0"/>
              <w:iCs w:val="0"/>
              <w:noProof/>
              <w:lang w:val="en-SE" w:eastAsia="en-GB"/>
            </w:rPr>
          </w:pPr>
          <w:hyperlink w:anchor="_Toc132900297" w:history="1">
            <w:r w:rsidRPr="00180A13">
              <w:rPr>
                <w:rStyle w:val="Hyperlink"/>
                <w:noProof/>
              </w:rPr>
              <w:t>6</w:t>
            </w:r>
            <w:r>
              <w:rPr>
                <w:rFonts w:eastAsiaTheme="minorEastAsia" w:cstheme="minorBidi"/>
                <w:b w:val="0"/>
                <w:bCs w:val="0"/>
                <w:i w:val="0"/>
                <w:iCs w:val="0"/>
                <w:noProof/>
                <w:lang w:val="en-SE" w:eastAsia="en-GB"/>
              </w:rPr>
              <w:tab/>
            </w:r>
            <w:r w:rsidRPr="00180A13">
              <w:rPr>
                <w:rStyle w:val="Hyperlink"/>
                <w:noProof/>
              </w:rPr>
              <w:t>Design process and methods</w:t>
            </w:r>
            <w:r>
              <w:rPr>
                <w:noProof/>
                <w:webHidden/>
              </w:rPr>
              <w:tab/>
            </w:r>
            <w:r>
              <w:rPr>
                <w:noProof/>
                <w:webHidden/>
              </w:rPr>
              <w:fldChar w:fldCharType="begin"/>
            </w:r>
            <w:r>
              <w:rPr>
                <w:noProof/>
                <w:webHidden/>
              </w:rPr>
              <w:instrText xml:space="preserve"> PAGEREF _Toc132900297 \h </w:instrText>
            </w:r>
            <w:r>
              <w:rPr>
                <w:noProof/>
                <w:webHidden/>
              </w:rPr>
            </w:r>
            <w:r>
              <w:rPr>
                <w:noProof/>
                <w:webHidden/>
              </w:rPr>
              <w:fldChar w:fldCharType="separate"/>
            </w:r>
            <w:r>
              <w:rPr>
                <w:noProof/>
                <w:webHidden/>
              </w:rPr>
              <w:t>14</w:t>
            </w:r>
            <w:r>
              <w:rPr>
                <w:noProof/>
                <w:webHidden/>
              </w:rPr>
              <w:fldChar w:fldCharType="end"/>
            </w:r>
          </w:hyperlink>
        </w:p>
        <w:p w14:paraId="131C10C6" w14:textId="2482894C"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298" w:history="1">
            <w:r w:rsidRPr="00180A13">
              <w:rPr>
                <w:rStyle w:val="Hyperlink"/>
                <w:noProof/>
              </w:rPr>
              <w:t>6.1</w:t>
            </w:r>
            <w:r>
              <w:rPr>
                <w:rFonts w:eastAsiaTheme="minorEastAsia" w:cstheme="minorBidi"/>
                <w:b w:val="0"/>
                <w:bCs w:val="0"/>
                <w:noProof/>
                <w:sz w:val="24"/>
                <w:szCs w:val="24"/>
                <w:lang w:val="en-SE" w:eastAsia="en-GB"/>
              </w:rPr>
              <w:tab/>
            </w:r>
            <w:r w:rsidRPr="00180A13">
              <w:rPr>
                <w:rStyle w:val="Hyperlink"/>
                <w:noProof/>
              </w:rPr>
              <w:t>Planning</w:t>
            </w:r>
            <w:r>
              <w:rPr>
                <w:noProof/>
                <w:webHidden/>
              </w:rPr>
              <w:tab/>
            </w:r>
            <w:r>
              <w:rPr>
                <w:noProof/>
                <w:webHidden/>
              </w:rPr>
              <w:fldChar w:fldCharType="begin"/>
            </w:r>
            <w:r>
              <w:rPr>
                <w:noProof/>
                <w:webHidden/>
              </w:rPr>
              <w:instrText xml:space="preserve"> PAGEREF _Toc132900298 \h </w:instrText>
            </w:r>
            <w:r>
              <w:rPr>
                <w:noProof/>
                <w:webHidden/>
              </w:rPr>
            </w:r>
            <w:r>
              <w:rPr>
                <w:noProof/>
                <w:webHidden/>
              </w:rPr>
              <w:fldChar w:fldCharType="separate"/>
            </w:r>
            <w:r>
              <w:rPr>
                <w:noProof/>
                <w:webHidden/>
              </w:rPr>
              <w:t>14</w:t>
            </w:r>
            <w:r>
              <w:rPr>
                <w:noProof/>
                <w:webHidden/>
              </w:rPr>
              <w:fldChar w:fldCharType="end"/>
            </w:r>
          </w:hyperlink>
        </w:p>
        <w:p w14:paraId="36BC39E5" w14:textId="109FA735"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299" w:history="1">
            <w:r w:rsidRPr="00180A13">
              <w:rPr>
                <w:rStyle w:val="Hyperlink"/>
                <w:noProof/>
              </w:rPr>
              <w:t>6.1.1</w:t>
            </w:r>
            <w:r>
              <w:rPr>
                <w:rFonts w:eastAsiaTheme="minorEastAsia" w:cstheme="minorBidi"/>
                <w:noProof/>
                <w:sz w:val="24"/>
                <w:szCs w:val="24"/>
                <w:lang w:val="en-SE" w:eastAsia="en-GB"/>
              </w:rPr>
              <w:tab/>
            </w:r>
            <w:r w:rsidRPr="00180A13">
              <w:rPr>
                <w:rStyle w:val="Hyperlink"/>
                <w:noProof/>
              </w:rPr>
              <w:t>Literature research and desktop research</w:t>
            </w:r>
            <w:r>
              <w:rPr>
                <w:noProof/>
                <w:webHidden/>
              </w:rPr>
              <w:tab/>
            </w:r>
            <w:r>
              <w:rPr>
                <w:noProof/>
                <w:webHidden/>
              </w:rPr>
              <w:fldChar w:fldCharType="begin"/>
            </w:r>
            <w:r>
              <w:rPr>
                <w:noProof/>
                <w:webHidden/>
              </w:rPr>
              <w:instrText xml:space="preserve"> PAGEREF _Toc132900299 \h </w:instrText>
            </w:r>
            <w:r>
              <w:rPr>
                <w:noProof/>
                <w:webHidden/>
              </w:rPr>
            </w:r>
            <w:r>
              <w:rPr>
                <w:noProof/>
                <w:webHidden/>
              </w:rPr>
              <w:fldChar w:fldCharType="separate"/>
            </w:r>
            <w:r>
              <w:rPr>
                <w:noProof/>
                <w:webHidden/>
              </w:rPr>
              <w:t>14</w:t>
            </w:r>
            <w:r>
              <w:rPr>
                <w:noProof/>
                <w:webHidden/>
              </w:rPr>
              <w:fldChar w:fldCharType="end"/>
            </w:r>
          </w:hyperlink>
        </w:p>
        <w:p w14:paraId="6E05E858" w14:textId="40ACD3E5"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00" w:history="1">
            <w:r w:rsidRPr="00180A13">
              <w:rPr>
                <w:rStyle w:val="Hyperlink"/>
                <w:noProof/>
              </w:rPr>
              <w:t>6.1.2</w:t>
            </w:r>
            <w:r>
              <w:rPr>
                <w:rFonts w:eastAsiaTheme="minorEastAsia" w:cstheme="minorBidi"/>
                <w:noProof/>
                <w:sz w:val="24"/>
                <w:szCs w:val="24"/>
                <w:lang w:val="en-SE" w:eastAsia="en-GB"/>
              </w:rPr>
              <w:tab/>
            </w:r>
            <w:r w:rsidRPr="00180A13">
              <w:rPr>
                <w:rStyle w:val="Hyperlink"/>
                <w:noProof/>
              </w:rPr>
              <w:t>Critical reflection on the double diamond</w:t>
            </w:r>
            <w:r>
              <w:rPr>
                <w:noProof/>
                <w:webHidden/>
              </w:rPr>
              <w:tab/>
            </w:r>
            <w:r>
              <w:rPr>
                <w:noProof/>
                <w:webHidden/>
              </w:rPr>
              <w:fldChar w:fldCharType="begin"/>
            </w:r>
            <w:r>
              <w:rPr>
                <w:noProof/>
                <w:webHidden/>
              </w:rPr>
              <w:instrText xml:space="preserve"> PAGEREF _Toc132900300 \h </w:instrText>
            </w:r>
            <w:r>
              <w:rPr>
                <w:noProof/>
                <w:webHidden/>
              </w:rPr>
            </w:r>
            <w:r>
              <w:rPr>
                <w:noProof/>
                <w:webHidden/>
              </w:rPr>
              <w:fldChar w:fldCharType="separate"/>
            </w:r>
            <w:r>
              <w:rPr>
                <w:noProof/>
                <w:webHidden/>
              </w:rPr>
              <w:t>14</w:t>
            </w:r>
            <w:r>
              <w:rPr>
                <w:noProof/>
                <w:webHidden/>
              </w:rPr>
              <w:fldChar w:fldCharType="end"/>
            </w:r>
          </w:hyperlink>
        </w:p>
        <w:p w14:paraId="73AF7638" w14:textId="6318C70B"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01" w:history="1">
            <w:r w:rsidRPr="00180A13">
              <w:rPr>
                <w:rStyle w:val="Hyperlink"/>
                <w:noProof/>
              </w:rPr>
              <w:t>6.1.3</w:t>
            </w:r>
            <w:r>
              <w:rPr>
                <w:rFonts w:eastAsiaTheme="minorEastAsia" w:cstheme="minorBidi"/>
                <w:noProof/>
                <w:sz w:val="24"/>
                <w:szCs w:val="24"/>
                <w:lang w:val="en-SE" w:eastAsia="en-GB"/>
              </w:rPr>
              <w:tab/>
            </w:r>
            <w:r w:rsidRPr="00180A13">
              <w:rPr>
                <w:rStyle w:val="Hyperlink"/>
                <w:noProof/>
              </w:rPr>
              <w:t>User Centred Design</w:t>
            </w:r>
            <w:r>
              <w:rPr>
                <w:noProof/>
                <w:webHidden/>
              </w:rPr>
              <w:tab/>
            </w:r>
            <w:r>
              <w:rPr>
                <w:noProof/>
                <w:webHidden/>
              </w:rPr>
              <w:fldChar w:fldCharType="begin"/>
            </w:r>
            <w:r>
              <w:rPr>
                <w:noProof/>
                <w:webHidden/>
              </w:rPr>
              <w:instrText xml:space="preserve"> PAGEREF _Toc132900301 \h </w:instrText>
            </w:r>
            <w:r>
              <w:rPr>
                <w:noProof/>
                <w:webHidden/>
              </w:rPr>
            </w:r>
            <w:r>
              <w:rPr>
                <w:noProof/>
                <w:webHidden/>
              </w:rPr>
              <w:fldChar w:fldCharType="separate"/>
            </w:r>
            <w:r>
              <w:rPr>
                <w:noProof/>
                <w:webHidden/>
              </w:rPr>
              <w:t>14</w:t>
            </w:r>
            <w:r>
              <w:rPr>
                <w:noProof/>
                <w:webHidden/>
              </w:rPr>
              <w:fldChar w:fldCharType="end"/>
            </w:r>
          </w:hyperlink>
        </w:p>
        <w:p w14:paraId="2D574518" w14:textId="16C78952"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302" w:history="1">
            <w:r w:rsidRPr="00180A13">
              <w:rPr>
                <w:rStyle w:val="Hyperlink"/>
                <w:noProof/>
              </w:rPr>
              <w:t>6.2</w:t>
            </w:r>
            <w:r>
              <w:rPr>
                <w:rFonts w:eastAsiaTheme="minorEastAsia" w:cstheme="minorBidi"/>
                <w:b w:val="0"/>
                <w:bCs w:val="0"/>
                <w:noProof/>
                <w:sz w:val="24"/>
                <w:szCs w:val="24"/>
                <w:lang w:val="en-SE" w:eastAsia="en-GB"/>
              </w:rPr>
              <w:tab/>
            </w:r>
            <w:r w:rsidRPr="00180A13">
              <w:rPr>
                <w:rStyle w:val="Hyperlink"/>
                <w:noProof/>
              </w:rPr>
              <w:t>Early design stages</w:t>
            </w:r>
            <w:r>
              <w:rPr>
                <w:noProof/>
                <w:webHidden/>
              </w:rPr>
              <w:tab/>
            </w:r>
            <w:r>
              <w:rPr>
                <w:noProof/>
                <w:webHidden/>
              </w:rPr>
              <w:fldChar w:fldCharType="begin"/>
            </w:r>
            <w:r>
              <w:rPr>
                <w:noProof/>
                <w:webHidden/>
              </w:rPr>
              <w:instrText xml:space="preserve"> PAGEREF _Toc132900302 \h </w:instrText>
            </w:r>
            <w:r>
              <w:rPr>
                <w:noProof/>
                <w:webHidden/>
              </w:rPr>
            </w:r>
            <w:r>
              <w:rPr>
                <w:noProof/>
                <w:webHidden/>
              </w:rPr>
              <w:fldChar w:fldCharType="separate"/>
            </w:r>
            <w:r>
              <w:rPr>
                <w:noProof/>
                <w:webHidden/>
              </w:rPr>
              <w:t>14</w:t>
            </w:r>
            <w:r>
              <w:rPr>
                <w:noProof/>
                <w:webHidden/>
              </w:rPr>
              <w:fldChar w:fldCharType="end"/>
            </w:r>
          </w:hyperlink>
        </w:p>
        <w:p w14:paraId="08028236" w14:textId="5BD38154"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03" w:history="1">
            <w:r w:rsidRPr="00180A13">
              <w:rPr>
                <w:rStyle w:val="Hyperlink"/>
                <w:noProof/>
              </w:rPr>
              <w:t>6.2.1</w:t>
            </w:r>
            <w:r>
              <w:rPr>
                <w:rFonts w:eastAsiaTheme="minorEastAsia" w:cstheme="minorBidi"/>
                <w:noProof/>
                <w:sz w:val="24"/>
                <w:szCs w:val="24"/>
                <w:lang w:val="en-SE" w:eastAsia="en-GB"/>
              </w:rPr>
              <w:tab/>
            </w:r>
            <w:r w:rsidRPr="00180A13">
              <w:rPr>
                <w:rStyle w:val="Hyperlink"/>
                <w:noProof/>
              </w:rPr>
              <w:t>Interviews as a research method</w:t>
            </w:r>
            <w:r>
              <w:rPr>
                <w:noProof/>
                <w:webHidden/>
              </w:rPr>
              <w:tab/>
            </w:r>
            <w:r>
              <w:rPr>
                <w:noProof/>
                <w:webHidden/>
              </w:rPr>
              <w:fldChar w:fldCharType="begin"/>
            </w:r>
            <w:r>
              <w:rPr>
                <w:noProof/>
                <w:webHidden/>
              </w:rPr>
              <w:instrText xml:space="preserve"> PAGEREF _Toc132900303 \h </w:instrText>
            </w:r>
            <w:r>
              <w:rPr>
                <w:noProof/>
                <w:webHidden/>
              </w:rPr>
            </w:r>
            <w:r>
              <w:rPr>
                <w:noProof/>
                <w:webHidden/>
              </w:rPr>
              <w:fldChar w:fldCharType="separate"/>
            </w:r>
            <w:r>
              <w:rPr>
                <w:noProof/>
                <w:webHidden/>
              </w:rPr>
              <w:t>14</w:t>
            </w:r>
            <w:r>
              <w:rPr>
                <w:noProof/>
                <w:webHidden/>
              </w:rPr>
              <w:fldChar w:fldCharType="end"/>
            </w:r>
          </w:hyperlink>
        </w:p>
        <w:p w14:paraId="634A18F2" w14:textId="66562806"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04" w:history="1">
            <w:r w:rsidRPr="00180A13">
              <w:rPr>
                <w:rStyle w:val="Hyperlink"/>
                <w:noProof/>
                <w:lang w:eastAsia="en-GB"/>
              </w:rPr>
              <w:t>6.2.2</w:t>
            </w:r>
            <w:r>
              <w:rPr>
                <w:rFonts w:eastAsiaTheme="minorEastAsia" w:cstheme="minorBidi"/>
                <w:noProof/>
                <w:sz w:val="24"/>
                <w:szCs w:val="24"/>
                <w:lang w:val="en-SE" w:eastAsia="en-GB"/>
              </w:rPr>
              <w:tab/>
            </w:r>
            <w:r w:rsidRPr="00180A13">
              <w:rPr>
                <w:rStyle w:val="Hyperlink"/>
                <w:noProof/>
                <w:lang w:eastAsia="en-GB"/>
              </w:rPr>
              <w:t>Exploratory discussions</w:t>
            </w:r>
            <w:r>
              <w:rPr>
                <w:noProof/>
                <w:webHidden/>
              </w:rPr>
              <w:tab/>
            </w:r>
            <w:r>
              <w:rPr>
                <w:noProof/>
                <w:webHidden/>
              </w:rPr>
              <w:fldChar w:fldCharType="begin"/>
            </w:r>
            <w:r>
              <w:rPr>
                <w:noProof/>
                <w:webHidden/>
              </w:rPr>
              <w:instrText xml:space="preserve"> PAGEREF _Toc132900304 \h </w:instrText>
            </w:r>
            <w:r>
              <w:rPr>
                <w:noProof/>
                <w:webHidden/>
              </w:rPr>
            </w:r>
            <w:r>
              <w:rPr>
                <w:noProof/>
                <w:webHidden/>
              </w:rPr>
              <w:fldChar w:fldCharType="separate"/>
            </w:r>
            <w:r>
              <w:rPr>
                <w:noProof/>
                <w:webHidden/>
              </w:rPr>
              <w:t>15</w:t>
            </w:r>
            <w:r>
              <w:rPr>
                <w:noProof/>
                <w:webHidden/>
              </w:rPr>
              <w:fldChar w:fldCharType="end"/>
            </w:r>
          </w:hyperlink>
        </w:p>
        <w:p w14:paraId="2CABF91F" w14:textId="6120E349"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05" w:history="1">
            <w:r w:rsidRPr="00180A13">
              <w:rPr>
                <w:rStyle w:val="Hyperlink"/>
                <w:noProof/>
              </w:rPr>
              <w:t>6.2.3</w:t>
            </w:r>
            <w:r>
              <w:rPr>
                <w:rFonts w:eastAsiaTheme="minorEastAsia" w:cstheme="minorBidi"/>
                <w:noProof/>
                <w:sz w:val="24"/>
                <w:szCs w:val="24"/>
                <w:lang w:val="en-SE" w:eastAsia="en-GB"/>
              </w:rPr>
              <w:tab/>
            </w:r>
            <w:r w:rsidRPr="00180A13">
              <w:rPr>
                <w:rStyle w:val="Hyperlink"/>
                <w:noProof/>
              </w:rPr>
              <w:t>Drawbacks</w:t>
            </w:r>
            <w:r>
              <w:rPr>
                <w:noProof/>
                <w:webHidden/>
              </w:rPr>
              <w:tab/>
            </w:r>
            <w:r>
              <w:rPr>
                <w:noProof/>
                <w:webHidden/>
              </w:rPr>
              <w:fldChar w:fldCharType="begin"/>
            </w:r>
            <w:r>
              <w:rPr>
                <w:noProof/>
                <w:webHidden/>
              </w:rPr>
              <w:instrText xml:space="preserve"> PAGEREF _Toc132900305 \h </w:instrText>
            </w:r>
            <w:r>
              <w:rPr>
                <w:noProof/>
                <w:webHidden/>
              </w:rPr>
            </w:r>
            <w:r>
              <w:rPr>
                <w:noProof/>
                <w:webHidden/>
              </w:rPr>
              <w:fldChar w:fldCharType="separate"/>
            </w:r>
            <w:r>
              <w:rPr>
                <w:noProof/>
                <w:webHidden/>
              </w:rPr>
              <w:t>16</w:t>
            </w:r>
            <w:r>
              <w:rPr>
                <w:noProof/>
                <w:webHidden/>
              </w:rPr>
              <w:fldChar w:fldCharType="end"/>
            </w:r>
          </w:hyperlink>
        </w:p>
        <w:p w14:paraId="5C80E1BE" w14:textId="39F70C69"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06" w:history="1">
            <w:r w:rsidRPr="00180A13">
              <w:rPr>
                <w:rStyle w:val="Hyperlink"/>
                <w:noProof/>
              </w:rPr>
              <w:t>6.2.4</w:t>
            </w:r>
            <w:r>
              <w:rPr>
                <w:rFonts w:eastAsiaTheme="minorEastAsia" w:cstheme="minorBidi"/>
                <w:noProof/>
                <w:sz w:val="24"/>
                <w:szCs w:val="24"/>
                <w:lang w:val="en-SE" w:eastAsia="en-GB"/>
              </w:rPr>
              <w:tab/>
            </w:r>
            <w:r w:rsidRPr="00180A13">
              <w:rPr>
                <w:rStyle w:val="Hyperlink"/>
                <w:noProof/>
              </w:rPr>
              <w:t>Analysis process</w:t>
            </w:r>
            <w:r>
              <w:rPr>
                <w:noProof/>
                <w:webHidden/>
              </w:rPr>
              <w:tab/>
            </w:r>
            <w:r>
              <w:rPr>
                <w:noProof/>
                <w:webHidden/>
              </w:rPr>
              <w:fldChar w:fldCharType="begin"/>
            </w:r>
            <w:r>
              <w:rPr>
                <w:noProof/>
                <w:webHidden/>
              </w:rPr>
              <w:instrText xml:space="preserve"> PAGEREF _Toc132900306 \h </w:instrText>
            </w:r>
            <w:r>
              <w:rPr>
                <w:noProof/>
                <w:webHidden/>
              </w:rPr>
            </w:r>
            <w:r>
              <w:rPr>
                <w:noProof/>
                <w:webHidden/>
              </w:rPr>
              <w:fldChar w:fldCharType="separate"/>
            </w:r>
            <w:r>
              <w:rPr>
                <w:noProof/>
                <w:webHidden/>
              </w:rPr>
              <w:t>17</w:t>
            </w:r>
            <w:r>
              <w:rPr>
                <w:noProof/>
                <w:webHidden/>
              </w:rPr>
              <w:fldChar w:fldCharType="end"/>
            </w:r>
          </w:hyperlink>
        </w:p>
        <w:p w14:paraId="57611ACD" w14:textId="37E9FE2B"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07" w:history="1">
            <w:r w:rsidRPr="00180A13">
              <w:rPr>
                <w:rStyle w:val="Hyperlink"/>
                <w:noProof/>
                <w:lang w:eastAsia="en-GB"/>
              </w:rPr>
              <w:t>6.2.5</w:t>
            </w:r>
            <w:r>
              <w:rPr>
                <w:rFonts w:eastAsiaTheme="minorEastAsia" w:cstheme="minorBidi"/>
                <w:noProof/>
                <w:sz w:val="24"/>
                <w:szCs w:val="24"/>
                <w:lang w:val="en-SE" w:eastAsia="en-GB"/>
              </w:rPr>
              <w:tab/>
            </w:r>
            <w:r w:rsidRPr="00180A13">
              <w:rPr>
                <w:rStyle w:val="Hyperlink"/>
                <w:noProof/>
                <w:lang w:eastAsia="en-GB"/>
              </w:rPr>
              <w:t>Results from interviews</w:t>
            </w:r>
            <w:r>
              <w:rPr>
                <w:noProof/>
                <w:webHidden/>
              </w:rPr>
              <w:tab/>
            </w:r>
            <w:r>
              <w:rPr>
                <w:noProof/>
                <w:webHidden/>
              </w:rPr>
              <w:fldChar w:fldCharType="begin"/>
            </w:r>
            <w:r>
              <w:rPr>
                <w:noProof/>
                <w:webHidden/>
              </w:rPr>
              <w:instrText xml:space="preserve"> PAGEREF _Toc132900307 \h </w:instrText>
            </w:r>
            <w:r>
              <w:rPr>
                <w:noProof/>
                <w:webHidden/>
              </w:rPr>
            </w:r>
            <w:r>
              <w:rPr>
                <w:noProof/>
                <w:webHidden/>
              </w:rPr>
              <w:fldChar w:fldCharType="separate"/>
            </w:r>
            <w:r>
              <w:rPr>
                <w:noProof/>
                <w:webHidden/>
              </w:rPr>
              <w:t>18</w:t>
            </w:r>
            <w:r>
              <w:rPr>
                <w:noProof/>
                <w:webHidden/>
              </w:rPr>
              <w:fldChar w:fldCharType="end"/>
            </w:r>
          </w:hyperlink>
        </w:p>
        <w:p w14:paraId="434E1013" w14:textId="2C658BA7"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308" w:history="1">
            <w:r w:rsidRPr="00180A13">
              <w:rPr>
                <w:rStyle w:val="Hyperlink"/>
                <w:noProof/>
              </w:rPr>
              <w:t>6.3</w:t>
            </w:r>
            <w:r>
              <w:rPr>
                <w:rFonts w:eastAsiaTheme="minorEastAsia" w:cstheme="minorBidi"/>
                <w:b w:val="0"/>
                <w:bCs w:val="0"/>
                <w:noProof/>
                <w:sz w:val="24"/>
                <w:szCs w:val="24"/>
                <w:lang w:val="en-SE" w:eastAsia="en-GB"/>
              </w:rPr>
              <w:tab/>
            </w:r>
            <w:r w:rsidRPr="00180A13">
              <w:rPr>
                <w:rStyle w:val="Hyperlink"/>
                <w:noProof/>
              </w:rPr>
              <w:t>Sketching &amp; Prototyping</w:t>
            </w:r>
            <w:r>
              <w:rPr>
                <w:noProof/>
                <w:webHidden/>
              </w:rPr>
              <w:tab/>
            </w:r>
            <w:r>
              <w:rPr>
                <w:noProof/>
                <w:webHidden/>
              </w:rPr>
              <w:fldChar w:fldCharType="begin"/>
            </w:r>
            <w:r>
              <w:rPr>
                <w:noProof/>
                <w:webHidden/>
              </w:rPr>
              <w:instrText xml:space="preserve"> PAGEREF _Toc132900308 \h </w:instrText>
            </w:r>
            <w:r>
              <w:rPr>
                <w:noProof/>
                <w:webHidden/>
              </w:rPr>
            </w:r>
            <w:r>
              <w:rPr>
                <w:noProof/>
                <w:webHidden/>
              </w:rPr>
              <w:fldChar w:fldCharType="separate"/>
            </w:r>
            <w:r>
              <w:rPr>
                <w:noProof/>
                <w:webHidden/>
              </w:rPr>
              <w:t>22</w:t>
            </w:r>
            <w:r>
              <w:rPr>
                <w:noProof/>
                <w:webHidden/>
              </w:rPr>
              <w:fldChar w:fldCharType="end"/>
            </w:r>
          </w:hyperlink>
        </w:p>
        <w:p w14:paraId="24CB8E6F" w14:textId="0F94EA61"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09" w:history="1">
            <w:r w:rsidRPr="00180A13">
              <w:rPr>
                <w:rStyle w:val="Hyperlink"/>
                <w:noProof/>
              </w:rPr>
              <w:t>6.3.1</w:t>
            </w:r>
            <w:r>
              <w:rPr>
                <w:rFonts w:eastAsiaTheme="minorEastAsia" w:cstheme="minorBidi"/>
                <w:noProof/>
                <w:sz w:val="24"/>
                <w:szCs w:val="24"/>
                <w:lang w:val="en-SE" w:eastAsia="en-GB"/>
              </w:rPr>
              <w:tab/>
            </w:r>
            <w:r w:rsidRPr="00180A13">
              <w:rPr>
                <w:rStyle w:val="Hyperlink"/>
                <w:noProof/>
              </w:rPr>
              <w:t>Prototyping methodology</w:t>
            </w:r>
            <w:r>
              <w:rPr>
                <w:noProof/>
                <w:webHidden/>
              </w:rPr>
              <w:tab/>
            </w:r>
            <w:r>
              <w:rPr>
                <w:noProof/>
                <w:webHidden/>
              </w:rPr>
              <w:fldChar w:fldCharType="begin"/>
            </w:r>
            <w:r>
              <w:rPr>
                <w:noProof/>
                <w:webHidden/>
              </w:rPr>
              <w:instrText xml:space="preserve"> PAGEREF _Toc132900309 \h </w:instrText>
            </w:r>
            <w:r>
              <w:rPr>
                <w:noProof/>
                <w:webHidden/>
              </w:rPr>
            </w:r>
            <w:r>
              <w:rPr>
                <w:noProof/>
                <w:webHidden/>
              </w:rPr>
              <w:fldChar w:fldCharType="separate"/>
            </w:r>
            <w:r>
              <w:rPr>
                <w:noProof/>
                <w:webHidden/>
              </w:rPr>
              <w:t>22</w:t>
            </w:r>
            <w:r>
              <w:rPr>
                <w:noProof/>
                <w:webHidden/>
              </w:rPr>
              <w:fldChar w:fldCharType="end"/>
            </w:r>
          </w:hyperlink>
        </w:p>
        <w:p w14:paraId="3023F086" w14:textId="23C858B5"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10" w:history="1">
            <w:r w:rsidRPr="00180A13">
              <w:rPr>
                <w:rStyle w:val="Hyperlink"/>
                <w:noProof/>
              </w:rPr>
              <w:t>6.3.2</w:t>
            </w:r>
            <w:r>
              <w:rPr>
                <w:rFonts w:eastAsiaTheme="minorEastAsia" w:cstheme="minorBidi"/>
                <w:noProof/>
                <w:sz w:val="24"/>
                <w:szCs w:val="24"/>
                <w:lang w:val="en-SE" w:eastAsia="en-GB"/>
              </w:rPr>
              <w:tab/>
            </w:r>
            <w:r w:rsidRPr="00180A13">
              <w:rPr>
                <w:rStyle w:val="Hyperlink"/>
                <w:noProof/>
              </w:rPr>
              <w:t>Three-point approach</w:t>
            </w:r>
            <w:r>
              <w:rPr>
                <w:noProof/>
                <w:webHidden/>
              </w:rPr>
              <w:tab/>
            </w:r>
            <w:r>
              <w:rPr>
                <w:noProof/>
                <w:webHidden/>
              </w:rPr>
              <w:fldChar w:fldCharType="begin"/>
            </w:r>
            <w:r>
              <w:rPr>
                <w:noProof/>
                <w:webHidden/>
              </w:rPr>
              <w:instrText xml:space="preserve"> PAGEREF _Toc132900310 \h </w:instrText>
            </w:r>
            <w:r>
              <w:rPr>
                <w:noProof/>
                <w:webHidden/>
              </w:rPr>
            </w:r>
            <w:r>
              <w:rPr>
                <w:noProof/>
                <w:webHidden/>
              </w:rPr>
              <w:fldChar w:fldCharType="separate"/>
            </w:r>
            <w:r>
              <w:rPr>
                <w:noProof/>
                <w:webHidden/>
              </w:rPr>
              <w:t>22</w:t>
            </w:r>
            <w:r>
              <w:rPr>
                <w:noProof/>
                <w:webHidden/>
              </w:rPr>
              <w:fldChar w:fldCharType="end"/>
            </w:r>
          </w:hyperlink>
        </w:p>
        <w:p w14:paraId="6DCF00FF" w14:textId="62B307DE" w:rsidR="005B6098" w:rsidRDefault="005B6098">
          <w:pPr>
            <w:pStyle w:val="TOC2"/>
            <w:tabs>
              <w:tab w:val="left" w:pos="880"/>
              <w:tab w:val="right" w:leader="dot" w:pos="7395"/>
            </w:tabs>
            <w:rPr>
              <w:rFonts w:eastAsiaTheme="minorEastAsia" w:cstheme="minorBidi"/>
              <w:b w:val="0"/>
              <w:bCs w:val="0"/>
              <w:noProof/>
              <w:sz w:val="24"/>
              <w:szCs w:val="24"/>
              <w:lang w:val="en-SE" w:eastAsia="en-GB"/>
            </w:rPr>
          </w:pPr>
          <w:hyperlink w:anchor="_Toc132900311" w:history="1">
            <w:r w:rsidRPr="00180A13">
              <w:rPr>
                <w:rStyle w:val="Hyperlink"/>
                <w:noProof/>
                <w:lang w:val="en-US"/>
              </w:rPr>
              <w:t>6.4</w:t>
            </w:r>
            <w:r>
              <w:rPr>
                <w:rFonts w:eastAsiaTheme="minorEastAsia" w:cstheme="minorBidi"/>
                <w:b w:val="0"/>
                <w:bCs w:val="0"/>
                <w:noProof/>
                <w:sz w:val="24"/>
                <w:szCs w:val="24"/>
                <w:lang w:val="en-SE" w:eastAsia="en-GB"/>
              </w:rPr>
              <w:tab/>
            </w:r>
            <w:r w:rsidRPr="00180A13">
              <w:rPr>
                <w:rStyle w:val="Hyperlink"/>
                <w:noProof/>
                <w:lang w:val="en-US"/>
              </w:rPr>
              <w:t>User testing</w:t>
            </w:r>
            <w:r>
              <w:rPr>
                <w:noProof/>
                <w:webHidden/>
              </w:rPr>
              <w:tab/>
            </w:r>
            <w:r>
              <w:rPr>
                <w:noProof/>
                <w:webHidden/>
              </w:rPr>
              <w:fldChar w:fldCharType="begin"/>
            </w:r>
            <w:r>
              <w:rPr>
                <w:noProof/>
                <w:webHidden/>
              </w:rPr>
              <w:instrText xml:space="preserve"> PAGEREF _Toc132900311 \h </w:instrText>
            </w:r>
            <w:r>
              <w:rPr>
                <w:noProof/>
                <w:webHidden/>
              </w:rPr>
            </w:r>
            <w:r>
              <w:rPr>
                <w:noProof/>
                <w:webHidden/>
              </w:rPr>
              <w:fldChar w:fldCharType="separate"/>
            </w:r>
            <w:r>
              <w:rPr>
                <w:noProof/>
                <w:webHidden/>
              </w:rPr>
              <w:t>27</w:t>
            </w:r>
            <w:r>
              <w:rPr>
                <w:noProof/>
                <w:webHidden/>
              </w:rPr>
              <w:fldChar w:fldCharType="end"/>
            </w:r>
          </w:hyperlink>
        </w:p>
        <w:p w14:paraId="396618F2" w14:textId="32833943"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12" w:history="1">
            <w:r w:rsidRPr="00180A13">
              <w:rPr>
                <w:rStyle w:val="Hyperlink"/>
                <w:noProof/>
              </w:rPr>
              <w:t>6.4.1</w:t>
            </w:r>
            <w:r>
              <w:rPr>
                <w:rFonts w:eastAsiaTheme="minorEastAsia" w:cstheme="minorBidi"/>
                <w:noProof/>
                <w:sz w:val="24"/>
                <w:szCs w:val="24"/>
                <w:lang w:val="en-SE" w:eastAsia="en-GB"/>
              </w:rPr>
              <w:tab/>
            </w:r>
            <w:r w:rsidRPr="00180A13">
              <w:rPr>
                <w:rStyle w:val="Hyperlink"/>
                <w:noProof/>
              </w:rPr>
              <w:t>Planning and conducting tests</w:t>
            </w:r>
            <w:r>
              <w:rPr>
                <w:noProof/>
                <w:webHidden/>
              </w:rPr>
              <w:tab/>
            </w:r>
            <w:r>
              <w:rPr>
                <w:noProof/>
                <w:webHidden/>
              </w:rPr>
              <w:fldChar w:fldCharType="begin"/>
            </w:r>
            <w:r>
              <w:rPr>
                <w:noProof/>
                <w:webHidden/>
              </w:rPr>
              <w:instrText xml:space="preserve"> PAGEREF _Toc132900312 \h </w:instrText>
            </w:r>
            <w:r>
              <w:rPr>
                <w:noProof/>
                <w:webHidden/>
              </w:rPr>
            </w:r>
            <w:r>
              <w:rPr>
                <w:noProof/>
                <w:webHidden/>
              </w:rPr>
              <w:fldChar w:fldCharType="separate"/>
            </w:r>
            <w:r>
              <w:rPr>
                <w:noProof/>
                <w:webHidden/>
              </w:rPr>
              <w:t>27</w:t>
            </w:r>
            <w:r>
              <w:rPr>
                <w:noProof/>
                <w:webHidden/>
              </w:rPr>
              <w:fldChar w:fldCharType="end"/>
            </w:r>
          </w:hyperlink>
        </w:p>
        <w:p w14:paraId="1CD7BB61" w14:textId="5F11AC42"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13" w:history="1">
            <w:r w:rsidRPr="00180A13">
              <w:rPr>
                <w:rStyle w:val="Hyperlink"/>
                <w:noProof/>
              </w:rPr>
              <w:t>6.4.2</w:t>
            </w:r>
            <w:r>
              <w:rPr>
                <w:rFonts w:eastAsiaTheme="minorEastAsia" w:cstheme="minorBidi"/>
                <w:noProof/>
                <w:sz w:val="24"/>
                <w:szCs w:val="24"/>
                <w:lang w:val="en-SE" w:eastAsia="en-GB"/>
              </w:rPr>
              <w:tab/>
            </w:r>
            <w:r w:rsidRPr="00180A13">
              <w:rPr>
                <w:rStyle w:val="Hyperlink"/>
                <w:noProof/>
              </w:rPr>
              <w:t>Iterations</w:t>
            </w:r>
            <w:r>
              <w:rPr>
                <w:noProof/>
                <w:webHidden/>
              </w:rPr>
              <w:tab/>
            </w:r>
            <w:r>
              <w:rPr>
                <w:noProof/>
                <w:webHidden/>
              </w:rPr>
              <w:fldChar w:fldCharType="begin"/>
            </w:r>
            <w:r>
              <w:rPr>
                <w:noProof/>
                <w:webHidden/>
              </w:rPr>
              <w:instrText xml:space="preserve"> PAGEREF _Toc132900313 \h </w:instrText>
            </w:r>
            <w:r>
              <w:rPr>
                <w:noProof/>
                <w:webHidden/>
              </w:rPr>
            </w:r>
            <w:r>
              <w:rPr>
                <w:noProof/>
                <w:webHidden/>
              </w:rPr>
              <w:fldChar w:fldCharType="separate"/>
            </w:r>
            <w:r>
              <w:rPr>
                <w:noProof/>
                <w:webHidden/>
              </w:rPr>
              <w:t>27</w:t>
            </w:r>
            <w:r>
              <w:rPr>
                <w:noProof/>
                <w:webHidden/>
              </w:rPr>
              <w:fldChar w:fldCharType="end"/>
            </w:r>
          </w:hyperlink>
        </w:p>
        <w:p w14:paraId="1B3C4C4F" w14:textId="2D9C1636" w:rsidR="005B6098" w:rsidRDefault="005B6098">
          <w:pPr>
            <w:pStyle w:val="TOC1"/>
            <w:tabs>
              <w:tab w:val="left" w:pos="440"/>
              <w:tab w:val="right" w:leader="dot" w:pos="7395"/>
            </w:tabs>
            <w:rPr>
              <w:rFonts w:eastAsiaTheme="minorEastAsia" w:cstheme="minorBidi"/>
              <w:b w:val="0"/>
              <w:bCs w:val="0"/>
              <w:i w:val="0"/>
              <w:iCs w:val="0"/>
              <w:noProof/>
              <w:lang w:val="en-SE" w:eastAsia="en-GB"/>
            </w:rPr>
          </w:pPr>
          <w:hyperlink w:anchor="_Toc132900314" w:history="1">
            <w:r w:rsidRPr="00180A13">
              <w:rPr>
                <w:rStyle w:val="Hyperlink"/>
                <w:noProof/>
              </w:rPr>
              <w:t>7</w:t>
            </w:r>
            <w:r>
              <w:rPr>
                <w:rFonts w:eastAsiaTheme="minorEastAsia" w:cstheme="minorBidi"/>
                <w:b w:val="0"/>
                <w:bCs w:val="0"/>
                <w:i w:val="0"/>
                <w:iCs w:val="0"/>
                <w:noProof/>
                <w:lang w:val="en-SE" w:eastAsia="en-GB"/>
              </w:rPr>
              <w:tab/>
            </w:r>
            <w:r w:rsidRPr="00180A13">
              <w:rPr>
                <w:rStyle w:val="Hyperlink"/>
                <w:noProof/>
              </w:rPr>
              <w:t>The Design</w:t>
            </w:r>
            <w:r>
              <w:rPr>
                <w:noProof/>
                <w:webHidden/>
              </w:rPr>
              <w:tab/>
            </w:r>
            <w:r>
              <w:rPr>
                <w:noProof/>
                <w:webHidden/>
              </w:rPr>
              <w:fldChar w:fldCharType="begin"/>
            </w:r>
            <w:r>
              <w:rPr>
                <w:noProof/>
                <w:webHidden/>
              </w:rPr>
              <w:instrText xml:space="preserve"> PAGEREF _Toc132900314 \h </w:instrText>
            </w:r>
            <w:r>
              <w:rPr>
                <w:noProof/>
                <w:webHidden/>
              </w:rPr>
            </w:r>
            <w:r>
              <w:rPr>
                <w:noProof/>
                <w:webHidden/>
              </w:rPr>
              <w:fldChar w:fldCharType="separate"/>
            </w:r>
            <w:r>
              <w:rPr>
                <w:noProof/>
                <w:webHidden/>
              </w:rPr>
              <w:t>28</w:t>
            </w:r>
            <w:r>
              <w:rPr>
                <w:noProof/>
                <w:webHidden/>
              </w:rPr>
              <w:fldChar w:fldCharType="end"/>
            </w:r>
          </w:hyperlink>
        </w:p>
        <w:p w14:paraId="734844E5" w14:textId="68443FDC"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15" w:history="1">
            <w:r w:rsidRPr="00180A13">
              <w:rPr>
                <w:rStyle w:val="Hyperlink"/>
                <w:noProof/>
              </w:rPr>
              <w:t>7.1.1</w:t>
            </w:r>
            <w:r>
              <w:rPr>
                <w:rFonts w:eastAsiaTheme="minorEastAsia" w:cstheme="minorBidi"/>
                <w:noProof/>
                <w:sz w:val="24"/>
                <w:szCs w:val="24"/>
                <w:lang w:val="en-SE" w:eastAsia="en-GB"/>
              </w:rPr>
              <w:tab/>
            </w:r>
            <w:r w:rsidRPr="00180A13">
              <w:rPr>
                <w:rStyle w:val="Hyperlink"/>
                <w:noProof/>
              </w:rPr>
              <w:t>Visual</w:t>
            </w:r>
            <w:r>
              <w:rPr>
                <w:noProof/>
                <w:webHidden/>
              </w:rPr>
              <w:tab/>
            </w:r>
            <w:r>
              <w:rPr>
                <w:noProof/>
                <w:webHidden/>
              </w:rPr>
              <w:fldChar w:fldCharType="begin"/>
            </w:r>
            <w:r>
              <w:rPr>
                <w:noProof/>
                <w:webHidden/>
              </w:rPr>
              <w:instrText xml:space="preserve"> PAGEREF _Toc132900315 \h </w:instrText>
            </w:r>
            <w:r>
              <w:rPr>
                <w:noProof/>
                <w:webHidden/>
              </w:rPr>
            </w:r>
            <w:r>
              <w:rPr>
                <w:noProof/>
                <w:webHidden/>
              </w:rPr>
              <w:fldChar w:fldCharType="separate"/>
            </w:r>
            <w:r>
              <w:rPr>
                <w:noProof/>
                <w:webHidden/>
              </w:rPr>
              <w:t>28</w:t>
            </w:r>
            <w:r>
              <w:rPr>
                <w:noProof/>
                <w:webHidden/>
              </w:rPr>
              <w:fldChar w:fldCharType="end"/>
            </w:r>
          </w:hyperlink>
        </w:p>
        <w:p w14:paraId="3687E8FF" w14:textId="1AE7A793" w:rsidR="005B6098" w:rsidRDefault="005B6098">
          <w:pPr>
            <w:pStyle w:val="TOC3"/>
            <w:tabs>
              <w:tab w:val="left" w:pos="1100"/>
              <w:tab w:val="right" w:leader="dot" w:pos="7395"/>
            </w:tabs>
            <w:rPr>
              <w:rFonts w:eastAsiaTheme="minorEastAsia" w:cstheme="minorBidi"/>
              <w:noProof/>
              <w:sz w:val="24"/>
              <w:szCs w:val="24"/>
              <w:lang w:val="en-SE" w:eastAsia="en-GB"/>
            </w:rPr>
          </w:pPr>
          <w:hyperlink w:anchor="_Toc132900316" w:history="1">
            <w:r w:rsidRPr="00180A13">
              <w:rPr>
                <w:rStyle w:val="Hyperlink"/>
                <w:noProof/>
              </w:rPr>
              <w:t>7.1.2</w:t>
            </w:r>
            <w:r>
              <w:rPr>
                <w:rFonts w:eastAsiaTheme="minorEastAsia" w:cstheme="minorBidi"/>
                <w:noProof/>
                <w:sz w:val="24"/>
                <w:szCs w:val="24"/>
                <w:lang w:val="en-SE" w:eastAsia="en-GB"/>
              </w:rPr>
              <w:tab/>
            </w:r>
            <w:r w:rsidRPr="00180A13">
              <w:rPr>
                <w:rStyle w:val="Hyperlink"/>
                <w:noProof/>
              </w:rPr>
              <w:t>Interactive</w:t>
            </w:r>
            <w:r>
              <w:rPr>
                <w:noProof/>
                <w:webHidden/>
              </w:rPr>
              <w:tab/>
            </w:r>
            <w:r>
              <w:rPr>
                <w:noProof/>
                <w:webHidden/>
              </w:rPr>
              <w:fldChar w:fldCharType="begin"/>
            </w:r>
            <w:r>
              <w:rPr>
                <w:noProof/>
                <w:webHidden/>
              </w:rPr>
              <w:instrText xml:space="preserve"> PAGEREF _Toc132900316 \h </w:instrText>
            </w:r>
            <w:r>
              <w:rPr>
                <w:noProof/>
                <w:webHidden/>
              </w:rPr>
            </w:r>
            <w:r>
              <w:rPr>
                <w:noProof/>
                <w:webHidden/>
              </w:rPr>
              <w:fldChar w:fldCharType="separate"/>
            </w:r>
            <w:r>
              <w:rPr>
                <w:noProof/>
                <w:webHidden/>
              </w:rPr>
              <w:t>28</w:t>
            </w:r>
            <w:r>
              <w:rPr>
                <w:noProof/>
                <w:webHidden/>
              </w:rPr>
              <w:fldChar w:fldCharType="end"/>
            </w:r>
          </w:hyperlink>
        </w:p>
        <w:p w14:paraId="17025661" w14:textId="65CC4363" w:rsidR="005B6098" w:rsidRDefault="005B6098">
          <w:pPr>
            <w:pStyle w:val="TOC1"/>
            <w:tabs>
              <w:tab w:val="left" w:pos="440"/>
              <w:tab w:val="right" w:leader="dot" w:pos="7395"/>
            </w:tabs>
            <w:rPr>
              <w:rFonts w:eastAsiaTheme="minorEastAsia" w:cstheme="minorBidi"/>
              <w:b w:val="0"/>
              <w:bCs w:val="0"/>
              <w:i w:val="0"/>
              <w:iCs w:val="0"/>
              <w:noProof/>
              <w:lang w:val="en-SE" w:eastAsia="en-GB"/>
            </w:rPr>
          </w:pPr>
          <w:hyperlink w:anchor="_Toc132900317" w:history="1">
            <w:r w:rsidRPr="00180A13">
              <w:rPr>
                <w:rStyle w:val="Hyperlink"/>
                <w:noProof/>
              </w:rPr>
              <w:t>8</w:t>
            </w:r>
            <w:r>
              <w:rPr>
                <w:rFonts w:eastAsiaTheme="minorEastAsia" w:cstheme="minorBidi"/>
                <w:b w:val="0"/>
                <w:bCs w:val="0"/>
                <w:i w:val="0"/>
                <w:iCs w:val="0"/>
                <w:noProof/>
                <w:lang w:val="en-SE" w:eastAsia="en-GB"/>
              </w:rPr>
              <w:tab/>
            </w:r>
            <w:r w:rsidRPr="00180A13">
              <w:rPr>
                <w:rStyle w:val="Hyperlink"/>
                <w:noProof/>
              </w:rPr>
              <w:t>Discussion</w:t>
            </w:r>
            <w:r>
              <w:rPr>
                <w:noProof/>
                <w:webHidden/>
              </w:rPr>
              <w:tab/>
            </w:r>
            <w:r>
              <w:rPr>
                <w:noProof/>
                <w:webHidden/>
              </w:rPr>
              <w:fldChar w:fldCharType="begin"/>
            </w:r>
            <w:r>
              <w:rPr>
                <w:noProof/>
                <w:webHidden/>
              </w:rPr>
              <w:instrText xml:space="preserve"> PAGEREF _Toc132900317 \h </w:instrText>
            </w:r>
            <w:r>
              <w:rPr>
                <w:noProof/>
                <w:webHidden/>
              </w:rPr>
            </w:r>
            <w:r>
              <w:rPr>
                <w:noProof/>
                <w:webHidden/>
              </w:rPr>
              <w:fldChar w:fldCharType="separate"/>
            </w:r>
            <w:r>
              <w:rPr>
                <w:noProof/>
                <w:webHidden/>
              </w:rPr>
              <w:t>28</w:t>
            </w:r>
            <w:r>
              <w:rPr>
                <w:noProof/>
                <w:webHidden/>
              </w:rPr>
              <w:fldChar w:fldCharType="end"/>
            </w:r>
          </w:hyperlink>
        </w:p>
        <w:p w14:paraId="4FB8959D" w14:textId="646E58CC" w:rsidR="005B6098" w:rsidRDefault="005B6098">
          <w:pPr>
            <w:pStyle w:val="TOC1"/>
            <w:tabs>
              <w:tab w:val="left" w:pos="440"/>
              <w:tab w:val="right" w:leader="dot" w:pos="7395"/>
            </w:tabs>
            <w:rPr>
              <w:rFonts w:eastAsiaTheme="minorEastAsia" w:cstheme="minorBidi"/>
              <w:b w:val="0"/>
              <w:bCs w:val="0"/>
              <w:i w:val="0"/>
              <w:iCs w:val="0"/>
              <w:noProof/>
              <w:lang w:val="en-SE" w:eastAsia="en-GB"/>
            </w:rPr>
          </w:pPr>
          <w:hyperlink w:anchor="_Toc132900318" w:history="1">
            <w:r w:rsidRPr="00180A13">
              <w:rPr>
                <w:rStyle w:val="Hyperlink"/>
                <w:noProof/>
              </w:rPr>
              <w:t>9</w:t>
            </w:r>
            <w:r>
              <w:rPr>
                <w:rFonts w:eastAsiaTheme="minorEastAsia" w:cstheme="minorBidi"/>
                <w:b w:val="0"/>
                <w:bCs w:val="0"/>
                <w:i w:val="0"/>
                <w:iCs w:val="0"/>
                <w:noProof/>
                <w:lang w:val="en-SE" w:eastAsia="en-GB"/>
              </w:rPr>
              <w:tab/>
            </w:r>
            <w:r w:rsidRPr="00180A13">
              <w:rPr>
                <w:rStyle w:val="Hyperlink"/>
                <w:noProof/>
              </w:rPr>
              <w:t>Conclusion</w:t>
            </w:r>
            <w:r>
              <w:rPr>
                <w:noProof/>
                <w:webHidden/>
              </w:rPr>
              <w:tab/>
            </w:r>
            <w:r>
              <w:rPr>
                <w:noProof/>
                <w:webHidden/>
              </w:rPr>
              <w:fldChar w:fldCharType="begin"/>
            </w:r>
            <w:r>
              <w:rPr>
                <w:noProof/>
                <w:webHidden/>
              </w:rPr>
              <w:instrText xml:space="preserve"> PAGEREF _Toc132900318 \h </w:instrText>
            </w:r>
            <w:r>
              <w:rPr>
                <w:noProof/>
                <w:webHidden/>
              </w:rPr>
            </w:r>
            <w:r>
              <w:rPr>
                <w:noProof/>
                <w:webHidden/>
              </w:rPr>
              <w:fldChar w:fldCharType="separate"/>
            </w:r>
            <w:r>
              <w:rPr>
                <w:noProof/>
                <w:webHidden/>
              </w:rPr>
              <w:t>30</w:t>
            </w:r>
            <w:r>
              <w:rPr>
                <w:noProof/>
                <w:webHidden/>
              </w:rPr>
              <w:fldChar w:fldCharType="end"/>
            </w:r>
          </w:hyperlink>
        </w:p>
        <w:p w14:paraId="775081B9" w14:textId="19BD97A4" w:rsidR="005B6098" w:rsidRDefault="005B6098">
          <w:pPr>
            <w:pStyle w:val="TOC1"/>
            <w:tabs>
              <w:tab w:val="left" w:pos="660"/>
              <w:tab w:val="right" w:leader="dot" w:pos="7395"/>
            </w:tabs>
            <w:rPr>
              <w:rFonts w:eastAsiaTheme="minorEastAsia" w:cstheme="minorBidi"/>
              <w:b w:val="0"/>
              <w:bCs w:val="0"/>
              <w:i w:val="0"/>
              <w:iCs w:val="0"/>
              <w:noProof/>
              <w:lang w:val="en-SE" w:eastAsia="en-GB"/>
            </w:rPr>
          </w:pPr>
          <w:hyperlink w:anchor="_Toc132900319" w:history="1">
            <w:r w:rsidRPr="00180A13">
              <w:rPr>
                <w:rStyle w:val="Hyperlink"/>
                <w:noProof/>
              </w:rPr>
              <w:t>10</w:t>
            </w:r>
            <w:r>
              <w:rPr>
                <w:rFonts w:eastAsiaTheme="minorEastAsia" w:cstheme="minorBidi"/>
                <w:b w:val="0"/>
                <w:bCs w:val="0"/>
                <w:i w:val="0"/>
                <w:iCs w:val="0"/>
                <w:noProof/>
                <w:lang w:val="en-SE" w:eastAsia="en-GB"/>
              </w:rPr>
              <w:tab/>
            </w:r>
            <w:r w:rsidRPr="00180A13">
              <w:rPr>
                <w:rStyle w:val="Hyperlink"/>
                <w:noProof/>
              </w:rPr>
              <w:t>References</w:t>
            </w:r>
            <w:r>
              <w:rPr>
                <w:noProof/>
                <w:webHidden/>
              </w:rPr>
              <w:tab/>
            </w:r>
            <w:r>
              <w:rPr>
                <w:noProof/>
                <w:webHidden/>
              </w:rPr>
              <w:fldChar w:fldCharType="begin"/>
            </w:r>
            <w:r>
              <w:rPr>
                <w:noProof/>
                <w:webHidden/>
              </w:rPr>
              <w:instrText xml:space="preserve"> PAGEREF _Toc132900319 \h </w:instrText>
            </w:r>
            <w:r>
              <w:rPr>
                <w:noProof/>
                <w:webHidden/>
              </w:rPr>
            </w:r>
            <w:r>
              <w:rPr>
                <w:noProof/>
                <w:webHidden/>
              </w:rPr>
              <w:fldChar w:fldCharType="separate"/>
            </w:r>
            <w:r>
              <w:rPr>
                <w:noProof/>
                <w:webHidden/>
              </w:rPr>
              <w:t>30</w:t>
            </w:r>
            <w:r>
              <w:rPr>
                <w:noProof/>
                <w:webHidden/>
              </w:rPr>
              <w:fldChar w:fldCharType="end"/>
            </w:r>
          </w:hyperlink>
        </w:p>
        <w:p w14:paraId="01E5913F" w14:textId="668D804E"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3" w:name="_Toc132900271"/>
      <w:r w:rsidRPr="00151665">
        <w:rPr>
          <w:lang w:val="en-GB"/>
        </w:rPr>
        <w:lastRenderedPageBreak/>
        <w:t>Introduction</w:t>
      </w:r>
      <w:bookmarkEnd w:id="3"/>
    </w:p>
    <w:p w14:paraId="38B07774" w14:textId="18D67B67" w:rsidR="00D8734F" w:rsidRDefault="00D06B79" w:rsidP="00D8734F">
      <w:pPr>
        <w:pStyle w:val="Heading2"/>
        <w:rPr>
          <w:lang w:val="en-GB"/>
        </w:rPr>
      </w:pPr>
      <w:bookmarkStart w:id="4" w:name="_Toc132900272"/>
      <w:r w:rsidRPr="00151665">
        <w:rPr>
          <w:lang w:val="en-GB"/>
        </w:rPr>
        <w:t>Context</w:t>
      </w:r>
      <w:bookmarkEnd w:id="4"/>
    </w:p>
    <w:p w14:paraId="06D1A389" w14:textId="2F6953E8" w:rsidR="007101E7" w:rsidRDefault="007101E7" w:rsidP="007101E7">
      <w:pPr>
        <w:pStyle w:val="ListParagraph"/>
        <w:numPr>
          <w:ilvl w:val="0"/>
          <w:numId w:val="27"/>
        </w:numPr>
      </w:pPr>
      <w:r>
        <w:t xml:space="preserve">General overview on the field of visualisation and the </w:t>
      </w:r>
      <w:proofErr w:type="spellStart"/>
      <w:r>
        <w:t>nhow</w:t>
      </w:r>
      <w:proofErr w:type="spellEnd"/>
      <w:r>
        <w:t xml:space="preserve">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Default="00D06B79" w:rsidP="00D8734F">
      <w:pPr>
        <w:pStyle w:val="Heading2"/>
        <w:rPr>
          <w:lang w:val="en-GB"/>
        </w:rPr>
      </w:pPr>
      <w:bookmarkStart w:id="5" w:name="_Toc132900273"/>
      <w:r w:rsidRPr="00151665">
        <w:rPr>
          <w:lang w:val="en-GB"/>
        </w:rPr>
        <w:t>Aim</w:t>
      </w:r>
      <w:bookmarkEnd w:id="5"/>
    </w:p>
    <w:p w14:paraId="48A39A7F" w14:textId="6A77C0CF" w:rsidR="00F8205E" w:rsidRPr="00151665" w:rsidRDefault="00F8205E" w:rsidP="00F8205E">
      <w:commentRangeStart w:id="6"/>
      <w:r w:rsidRPr="00F8205E">
        <w:t xml:space="preserve">This </w:t>
      </w:r>
      <w:commentRangeEnd w:id="6"/>
      <w:r>
        <w:rPr>
          <w:rStyle w:val="CommentReference"/>
        </w:rPr>
        <w:commentReference w:id="6"/>
      </w:r>
      <w:r w:rsidRPr="00F8205E">
        <w:t>project aims to explore the role and effect Interaction Design projects can have on large organisations. This is done through a user centred design project prompted by and in collaboration with IKEA of Sweden.</w:t>
      </w:r>
    </w:p>
    <w:p w14:paraId="60F40CA5" w14:textId="3177F8E8" w:rsidR="00D06B79" w:rsidRDefault="00D06B79" w:rsidP="00D8734F">
      <w:pPr>
        <w:pStyle w:val="Heading2"/>
        <w:rPr>
          <w:lang w:val="en-GB"/>
        </w:rPr>
      </w:pPr>
      <w:bookmarkStart w:id="7" w:name="_Toc132900274"/>
      <w:r w:rsidRPr="00151665">
        <w:rPr>
          <w:lang w:val="en-GB"/>
        </w:rPr>
        <w:t>Delimitations</w:t>
      </w:r>
      <w:bookmarkEnd w:id="7"/>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8" w:name="_Toc132900275"/>
      <w:r w:rsidRPr="00151665">
        <w:rPr>
          <w:lang w:val="en-GB"/>
        </w:rPr>
        <w:t>Structure of the thesis</w:t>
      </w:r>
      <w:bookmarkEnd w:id="8"/>
    </w:p>
    <w:p w14:paraId="2A6DC19A" w14:textId="072FB38F" w:rsidR="00D06B79" w:rsidRPr="00151665" w:rsidRDefault="00D06B79" w:rsidP="00D8734F">
      <w:pPr>
        <w:pStyle w:val="Heading2"/>
        <w:rPr>
          <w:lang w:val="en-GB"/>
        </w:rPr>
      </w:pPr>
      <w:bookmarkStart w:id="9" w:name="_Toc132900276"/>
      <w:r w:rsidRPr="00151665">
        <w:rPr>
          <w:lang w:val="en-GB"/>
        </w:rPr>
        <w:t>Problem statement</w:t>
      </w:r>
      <w:bookmarkEnd w:id="9"/>
    </w:p>
    <w:p w14:paraId="1785A2BC" w14:textId="4126284A" w:rsidR="00BA7690" w:rsidRDefault="00BA7690" w:rsidP="00BA7690">
      <w:pPr>
        <w:pStyle w:val="Heading3"/>
      </w:pPr>
      <w:bookmarkStart w:id="10" w:name="_Toc132900277"/>
      <w:r w:rsidRPr="00151665">
        <w:t>Developing the research question through the process</w:t>
      </w:r>
      <w:bookmarkEnd w:id="10"/>
    </w:p>
    <w:p w14:paraId="27B7CDFB" w14:textId="17D9C74E" w:rsidR="001145F4" w:rsidRPr="00151665" w:rsidRDefault="001145F4" w:rsidP="001145F4">
      <w:pPr>
        <w:pStyle w:val="Heading2"/>
      </w:pPr>
      <w:bookmarkStart w:id="11" w:name="_Toc132900278"/>
      <w:proofErr w:type="spellStart"/>
      <w:r>
        <w:t>Related</w:t>
      </w:r>
      <w:proofErr w:type="spellEnd"/>
      <w:r>
        <w:t xml:space="preserve"> </w:t>
      </w:r>
      <w:proofErr w:type="spellStart"/>
      <w:r>
        <w:t>works</w:t>
      </w:r>
      <w:bookmarkEnd w:id="11"/>
      <w:proofErr w:type="spellEnd"/>
    </w:p>
    <w:p w14:paraId="6F79B579" w14:textId="0707A11B" w:rsidR="00D06B79" w:rsidRPr="00151665" w:rsidRDefault="00D06B79" w:rsidP="00D06B79">
      <w:pPr>
        <w:pStyle w:val="Heading1"/>
        <w:rPr>
          <w:lang w:val="en-GB"/>
        </w:rPr>
      </w:pPr>
      <w:bookmarkStart w:id="12" w:name="_Toc132900279"/>
      <w:r w:rsidRPr="00151665">
        <w:rPr>
          <w:lang w:val="en-GB"/>
        </w:rPr>
        <w:t>Theory</w:t>
      </w:r>
      <w:bookmarkEnd w:id="12"/>
    </w:p>
    <w:p w14:paraId="559F5FD5" w14:textId="3EDDAFDA" w:rsidR="007F131B" w:rsidRPr="00151665" w:rsidRDefault="007F131B" w:rsidP="007F131B">
      <w:pPr>
        <w:pStyle w:val="Heading2"/>
        <w:rPr>
          <w:lang w:val="en-GB"/>
        </w:rPr>
      </w:pPr>
      <w:bookmarkStart w:id="13" w:name="_Toc132900280"/>
      <w:r w:rsidRPr="00151665">
        <w:rPr>
          <w:lang w:val="en-GB"/>
        </w:rPr>
        <w:t xml:space="preserve">What is Interaction for Data </w:t>
      </w:r>
      <w:proofErr w:type="spellStart"/>
      <w:r w:rsidRPr="00151665">
        <w:rPr>
          <w:lang w:val="en-GB"/>
        </w:rPr>
        <w:t>Visualizaton</w:t>
      </w:r>
      <w:proofErr w:type="spellEnd"/>
      <w:r w:rsidRPr="00151665">
        <w:rPr>
          <w:lang w:val="en-GB"/>
        </w:rPr>
        <w:t>?</w:t>
      </w:r>
      <w:bookmarkEnd w:id="13"/>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w:t>
      </w:r>
      <w:proofErr w:type="spellStart"/>
      <w:r w:rsidRPr="00151665">
        <w:t>Perin’s</w:t>
      </w:r>
      <w:proofErr w:type="spellEnd"/>
      <w:r w:rsidRPr="00151665">
        <w:t xml:space="preserve"> arguments is based on academic literature research in both VIS and HCI, as well as a questionnaire sent to several senior 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w:t>
      </w:r>
      <w:r w:rsidRPr="00151665">
        <w:lastRenderedPageBreak/>
        <w:t xml:space="preserve">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Dimara &amp; Perin means a “high-level cognitive activity” that can also transcend the scope of interactions within a given software, such as note-taking and mental images of previous interactive “history”. They identify that, 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 xml:space="preserve">Dimara &amp; </w:t>
      </w:r>
      <w:proofErr w:type="spellStart"/>
      <w:r w:rsidRPr="00151665">
        <w:t>Perin’s</w:t>
      </w:r>
      <w:proofErr w:type="spellEnd"/>
      <w:r w:rsidRPr="00151665">
        <w:t xml:space="preserve">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4"/>
      <w:r w:rsidRPr="00151665">
        <w:t xml:space="preserve">. </w:t>
      </w:r>
      <w:r w:rsidRPr="00151665">
        <w:rPr>
          <w:b/>
          <w:bCs/>
        </w:rPr>
        <w:t>I guess here I could go into a bit further detail, maybe</w:t>
      </w:r>
      <w:commentRangeEnd w:id="14"/>
      <w:r w:rsidRPr="00151665">
        <w:rPr>
          <w:rStyle w:val="CommentReference"/>
        </w:rPr>
        <w:commentReference w:id="14"/>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w:t>
      </w:r>
      <w:proofErr w:type="gramStart"/>
      <w:r w:rsidRPr="00151665">
        <w:t>both of these</w:t>
      </w:r>
      <w:proofErr w:type="gramEnd"/>
      <w:r w:rsidRPr="00151665">
        <w:t xml:space="preserv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w:t>
      </w:r>
      <w:proofErr w:type="gramStart"/>
      <w:r w:rsidRPr="00151665">
        <w:t>in regard to</w:t>
      </w:r>
      <w:proofErr w:type="gramEnd"/>
      <w:r w:rsidRPr="00151665">
        <w:t xml:space="preserve">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outside the actual flow of interaction for which we have designed. </w:t>
      </w:r>
      <w:proofErr w:type="spellStart"/>
      <w:r w:rsidRPr="00151665">
        <w:t>Demara</w:t>
      </w:r>
      <w:proofErr w:type="spellEnd"/>
      <w:r w:rsidRPr="00151665">
        <w:t xml:space="preserve"> &amp; Perin compares this with a user ordering food </w:t>
      </w:r>
      <w:r w:rsidRPr="00151665">
        <w:lastRenderedPageBreak/>
        <w:t>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w:t>
      </w:r>
      <w:proofErr w:type="gramStart"/>
      <w:r w:rsidRPr="00151665">
        <w:t>So</w:t>
      </w:r>
      <w:proofErr w:type="gramEnd"/>
      <w:r w:rsidRPr="00151665">
        <w:t xml:space="preserve">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 xml:space="preserve">The design of the application in the previous example could be designed for maximal ease of use for the user. However, the designer can only provide the tools for an intended experience, not how users </w:t>
      </w:r>
      <w:proofErr w:type="gramStart"/>
      <w:r w:rsidRPr="00151665">
        <w:t>actually want</w:t>
      </w:r>
      <w:proofErr w:type="gramEnd"/>
      <w:r w:rsidRPr="00151665">
        <w:t xml:space="preserve">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w:t>
      </w:r>
      <w:proofErr w:type="gramStart"/>
      <w:r w:rsidRPr="00151665">
        <w:t>during the course of</w:t>
      </w:r>
      <w:proofErr w:type="gramEnd"/>
      <w:r w:rsidRPr="00151665">
        <w:t xml:space="preserve"> interaction. They call the intent </w:t>
      </w:r>
      <w:proofErr w:type="gramStart"/>
      <w:r w:rsidRPr="00151665">
        <w:t>data-related</w:t>
      </w:r>
      <w:proofErr w:type="gramEnd"/>
      <w:r w:rsidRPr="00151665">
        <w:t xml:space="preserve">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w:t>
      </w:r>
      <w:proofErr w:type="gramStart"/>
      <w:r w:rsidRPr="00151665">
        <w:t>ever-evolving</w:t>
      </w:r>
      <w:proofErr w:type="gramEnd"/>
      <w:r w:rsidRPr="00151665">
        <w:t xml:space="preserve">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 xml:space="preserve">Finally, flexibility within each design differ between HCI and VIS. Where interactions in HCI are most often </w:t>
      </w:r>
      <w:proofErr w:type="gramStart"/>
      <w:r w:rsidRPr="00151665">
        <w:t>low level</w:t>
      </w:r>
      <w:proofErr w:type="gramEnd"/>
      <w:r w:rsidRPr="00151665">
        <w:t xml:space="preserve">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 xml:space="preserve">“Flexibility within a data interface is the number of distinct, allowable actions of a person on the interface, as well as the number of </w:t>
      </w:r>
      <w:proofErr w:type="gramStart"/>
      <w:r w:rsidRPr="00151665">
        <w:t>interaction</w:t>
      </w:r>
      <w:proofErr w:type="gramEnd"/>
      <w:r w:rsidRPr="00151665">
        <w:t xml:space="preserve">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 xml:space="preserve">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w:t>
      </w:r>
      <w:proofErr w:type="gramStart"/>
      <w:r w:rsidRPr="00151665">
        <w:t>visualisation</w:t>
      </w:r>
      <w:proofErr w:type="gramEnd"/>
    </w:p>
    <w:p w14:paraId="1699671C" w14:textId="77777777" w:rsidR="007F131B" w:rsidRPr="00151665" w:rsidRDefault="007F131B" w:rsidP="007F131B">
      <w:pPr>
        <w:pStyle w:val="Quote"/>
        <w:rPr>
          <w:rFonts w:ascii="Times" w:hAnsi="Times" w:cs="Times"/>
          <w:sz w:val="24"/>
          <w:szCs w:val="24"/>
        </w:rPr>
      </w:pPr>
      <w:r w:rsidRPr="00151665">
        <w:t xml:space="preserve">“Interaction for visualisation is the interplay between a person and a data interface involving a data-related </w:t>
      </w:r>
      <w:r w:rsidRPr="00151665">
        <w:lastRenderedPageBreak/>
        <w:t>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5" w:name="_Toc132900281"/>
      <w:r w:rsidRPr="00151665">
        <w:t>Interplay</w:t>
      </w:r>
      <w:bookmarkEnd w:id="15"/>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6" w:name="_Toc132900282"/>
      <w:r w:rsidRPr="00151665">
        <w:t>Person</w:t>
      </w:r>
      <w:bookmarkEnd w:id="16"/>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7" w:name="_Toc132900283"/>
      <w:r w:rsidRPr="00151665">
        <w:t>Data Interface</w:t>
      </w:r>
      <w:bookmarkEnd w:id="17"/>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xml:space="preserve">, Dimara &amp; Perin </w:t>
      </w:r>
      <w:proofErr w:type="gramStart"/>
      <w:r w:rsidRPr="00151665">
        <w:t>open up</w:t>
      </w:r>
      <w:proofErr w:type="gramEnd"/>
      <w:r w:rsidRPr="00151665">
        <w:t xml:space="preserve">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8" w:name="_Toc132900284"/>
      <w:r w:rsidRPr="00151665">
        <w:t xml:space="preserve">Action, action-reaction, and reaction perceived as </w:t>
      </w:r>
      <w:proofErr w:type="gramStart"/>
      <w:r w:rsidRPr="00151665">
        <w:t>such</w:t>
      </w:r>
      <w:bookmarkEnd w:id="18"/>
      <w:proofErr w:type="gramEnd"/>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w:t>
      </w:r>
      <w:proofErr w:type="gramStart"/>
      <w:r w:rsidRPr="00151665">
        <w:t>aforementioned person</w:t>
      </w:r>
      <w:proofErr w:type="gramEnd"/>
      <w:r w:rsidRPr="00151665">
        <w:t>,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lastRenderedPageBreak/>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19" w:name="_Toc132900285"/>
      <w:r w:rsidRPr="00151665">
        <w:t>Data-related intent</w:t>
      </w:r>
      <w:bookmarkEnd w:id="19"/>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20" w:name="_Toc132900286"/>
      <w:r w:rsidRPr="00151665">
        <w:rPr>
          <w:lang w:val="en-GB"/>
        </w:rPr>
        <w:t>Big Data Visualisation and Analytics: Future Research Challenges and Emerging Applications (Andrienko et al., 2020)</w:t>
      </w:r>
      <w:bookmarkEnd w:id="20"/>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lastRenderedPageBreak/>
        <w:t xml:space="preserve">In the following section, I will, in short, summarise each researcher’s main points and thoughts and how they could relate to the role of Interaction Design in Informational Design in Big Data applications. </w:t>
      </w:r>
      <w:commentRangeStart w:id="21"/>
      <w:r w:rsidRPr="00151665">
        <w:rPr>
          <w:b/>
          <w:bCs/>
        </w:rPr>
        <w:t>The selection of researchers is limited to those who pose questions applicable to Interaction Design</w:t>
      </w:r>
      <w:commentRangeEnd w:id="21"/>
      <w:r w:rsidRPr="00151665">
        <w:rPr>
          <w:rStyle w:val="CommentReference"/>
        </w:rPr>
        <w:commentReference w:id="21"/>
      </w:r>
    </w:p>
    <w:p w14:paraId="3061DD9A" w14:textId="77777777" w:rsidR="007F131B" w:rsidRPr="00151665" w:rsidRDefault="007F131B" w:rsidP="007F131B">
      <w:pPr>
        <w:pStyle w:val="Heading3"/>
      </w:pPr>
      <w:bookmarkStart w:id="22" w:name="_Toc132900287"/>
      <w:r w:rsidRPr="00151665">
        <w:t>Gennady &amp; Andrienko. N</w:t>
      </w:r>
      <w:bookmarkEnd w:id="22"/>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proofErr w:type="gramStart"/>
      <w:r w:rsidRPr="00151665">
        <w:rPr>
          <w:i/>
          <w:iCs/>
        </w:rPr>
        <w:t>visually-driven</w:t>
      </w:r>
      <w:proofErr w:type="gramEnd"/>
      <w:r w:rsidRPr="00151665">
        <w:rPr>
          <w:i/>
          <w:iCs/>
        </w:rPr>
        <w:t xml:space="preserve"> analysis of </w:t>
      </w:r>
      <w:proofErr w:type="spellStart"/>
      <w:r w:rsidRPr="00151665">
        <w:rPr>
          <w:i/>
          <w:iCs/>
        </w:rPr>
        <w:t>spatio</w:t>
      </w:r>
      <w:proofErr w:type="spellEnd"/>
      <w:r w:rsidRPr="00151665">
        <w:rPr>
          <w:i/>
          <w:iCs/>
        </w:rPr>
        <w:t>-temporal data</w:t>
      </w:r>
      <w:r w:rsidRPr="00151665">
        <w:t>, which changes over several dimensions.</w:t>
      </w:r>
    </w:p>
    <w:p w14:paraId="644F736E" w14:textId="77777777" w:rsidR="007F131B" w:rsidRPr="00151665" w:rsidRDefault="007F131B" w:rsidP="007F131B">
      <w:pPr>
        <w:pStyle w:val="Heading3"/>
      </w:pPr>
      <w:bookmarkStart w:id="23" w:name="_Toc132900288"/>
      <w:r w:rsidRPr="00151665">
        <w:t>Fekete. J-D</w:t>
      </w:r>
      <w:bookmarkEnd w:id="23"/>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 xml:space="preserve">Fekete further argues that implementing Progressive Data Analysis is an approach </w:t>
      </w:r>
      <w:proofErr w:type="gramStart"/>
      <w:r w:rsidRPr="00151665">
        <w:t>similar to</w:t>
      </w:r>
      <w:proofErr w:type="gramEnd"/>
      <w:r w:rsidRPr="00151665">
        <w:t xml:space="preserve">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4" w:name="_Toc132900289"/>
      <w:r w:rsidRPr="00151665">
        <w:t>Fisher. D</w:t>
      </w:r>
      <w:bookmarkEnd w:id="24"/>
    </w:p>
    <w:p w14:paraId="1E2387DD" w14:textId="77777777" w:rsidR="007F131B" w:rsidRPr="00151665" w:rsidRDefault="007F131B" w:rsidP="007F131B">
      <w:r w:rsidRPr="00151665">
        <w:t xml:space="preserve">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w:t>
      </w:r>
      <w:r w:rsidRPr="00151665">
        <w:lastRenderedPageBreak/>
        <w:t>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5" w:name="_Toc132900290"/>
      <w:r w:rsidRPr="00151665">
        <w:t>Kraska. T</w:t>
      </w:r>
      <w:bookmarkEnd w:id="25"/>
    </w:p>
    <w:p w14:paraId="6972A7D3" w14:textId="77777777" w:rsidR="007F131B" w:rsidRPr="00151665" w:rsidRDefault="007F131B" w:rsidP="007F131B">
      <w:r w:rsidRPr="00151665">
        <w:t xml:space="preserve">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used. </w:t>
      </w:r>
      <w:proofErr w:type="gramStart"/>
      <w:r w:rsidRPr="00151665">
        <w:t>Similar to</w:t>
      </w:r>
      <w:proofErr w:type="gramEnd"/>
      <w:r w:rsidRPr="00151665">
        <w:t xml:space="preserve">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w:t>
      </w:r>
      <w:proofErr w:type="spellStart"/>
      <w:r w:rsidRPr="00151665">
        <w:t>IxD</w:t>
      </w:r>
      <w:proofErr w:type="spellEnd"/>
      <w:r w:rsidRPr="00151665">
        <w:t>:</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6" w:name="_Toc132900291"/>
      <w:r w:rsidRPr="00151665">
        <w:t>Oulasvirta. A</w:t>
      </w:r>
      <w:bookmarkEnd w:id="26"/>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w:t>
      </w:r>
      <w:proofErr w:type="spellStart"/>
      <w:proofErr w:type="gramStart"/>
      <w:r w:rsidRPr="00151665">
        <w:t>favored</w:t>
      </w:r>
      <w:proofErr w:type="spellEnd"/>
      <w:proofErr w:type="gramEnd"/>
      <w:r w:rsidRPr="00151665">
        <w:t xml:space="preserve"> over another one in some context? </w:t>
      </w:r>
      <w:r w:rsidRPr="00151665">
        <w:rPr>
          <w:b/>
          <w:bCs/>
        </w:rPr>
        <w:t>Why</w:t>
      </w:r>
      <w:r w:rsidRPr="00151665">
        <w:t xml:space="preserve"> should one choose </w:t>
      </w:r>
      <w:proofErr w:type="gramStart"/>
      <w:r w:rsidRPr="00151665">
        <w:lastRenderedPageBreak/>
        <w:t>particular design</w:t>
      </w:r>
      <w:proofErr w:type="gramEnd"/>
      <w:r w:rsidRPr="00151665">
        <w:t xml:space="preserve">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7" w:name="_Toc132900292"/>
      <w:r w:rsidRPr="00151665">
        <w:rPr>
          <w:lang w:val="en-GB"/>
        </w:rPr>
        <w:t>Voyagers and Voyeurs: Supporting Asynchronous Collaborative Information Visualization</w:t>
      </w:r>
      <w:bookmarkEnd w:id="27"/>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w:t>
      </w:r>
      <w:r w:rsidRPr="00151665">
        <w:lastRenderedPageBreak/>
        <w:t xml:space="preserve">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Pr="00151665">
        <w:t xml:space="preserve">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w:t>
      </w:r>
      <w:proofErr w:type="gramStart"/>
      <w:r w:rsidRPr="00151665">
        <w:t>Through the use of</w:t>
      </w:r>
      <w:proofErr w:type="gramEnd"/>
      <w:r w:rsidRPr="00151665">
        <w:t xml:space="preserve"> annotations and links between different visualisations within the annotation, users could expand upon the existing 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8" w:name="_Toc132900293"/>
      <w:commentRangeStart w:id="29"/>
      <w:r w:rsidRPr="00151665">
        <w:rPr>
          <w:lang w:val="en-GB"/>
        </w:rPr>
        <w:t xml:space="preserve">Constructive </w:t>
      </w:r>
      <w:commentRangeEnd w:id="29"/>
      <w:r w:rsidR="00430D86" w:rsidRPr="00151665">
        <w:rPr>
          <w:rStyle w:val="CommentReference"/>
          <w:rFonts w:ascii="Georgia" w:hAnsi="Georgia"/>
          <w:lang w:val="en-GB"/>
        </w:rPr>
        <w:commentReference w:id="29"/>
      </w:r>
      <w:r w:rsidRPr="00151665">
        <w:rPr>
          <w:lang w:val="en-GB"/>
        </w:rPr>
        <w:t>Visualisation</w:t>
      </w:r>
      <w:bookmarkEnd w:id="28"/>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w:t>
      </w:r>
      <w:proofErr w:type="spellStart"/>
      <w:r w:rsidR="000C206D" w:rsidRPr="00151665">
        <w:t>dat</w:t>
      </w:r>
      <w:proofErr w:type="spellEnd"/>
      <w:r w:rsidR="000C206D" w:rsidRPr="00151665">
        <w:t xml:space="preserve">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30" w:name="_Toc132900294"/>
      <w:r w:rsidRPr="00151665">
        <w:t>Design challenges</w:t>
      </w:r>
      <w:bookmarkEnd w:id="30"/>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xml:space="preserve">.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w:t>
      </w:r>
      <w:r w:rsidRPr="00151665">
        <w:lastRenderedPageBreak/>
        <w:t>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Bertin &amp; Barbu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w:t>
      </w:r>
      <w:proofErr w:type="spellStart"/>
      <w:r w:rsidRPr="00151665">
        <w:t>Bertin</w:t>
      </w:r>
      <w:proofErr w:type="spellEnd"/>
      <w:r w:rsidRPr="00151665">
        <w:t xml:space="preserve"> &amp; </w:t>
      </w:r>
      <w:proofErr w:type="spellStart"/>
      <w:r w:rsidRPr="00151665">
        <w:t>Barbut’s</w:t>
      </w:r>
      <w:proofErr w:type="spellEnd"/>
      <w:r w:rsidRPr="00151665">
        <w:t xml:space="preserve">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t>Incorporating dynamics</w:t>
      </w:r>
      <w:r w:rsidRPr="00151665">
        <w:t xml:space="preserve">.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w:t>
      </w:r>
      <w:proofErr w:type="gramStart"/>
      <w:r w:rsidRPr="00151665">
        <w:t>in itself a</w:t>
      </w:r>
      <w:proofErr w:type="gramEnd"/>
      <w:r w:rsidRPr="00151665">
        <w:t xml:space="preserve">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037B8D7B" w:rsidR="000C206D" w:rsidRPr="00151665" w:rsidRDefault="000C206D" w:rsidP="000C206D">
            <w:pPr>
              <w:rPr>
                <w:sz w:val="16"/>
                <w:szCs w:val="16"/>
              </w:rPr>
            </w:pPr>
            <w:r w:rsidRPr="00151665">
              <w:rPr>
                <w:sz w:val="16"/>
                <w:szCs w:val="16"/>
              </w:rPr>
              <w:t>Incorporating</w:t>
            </w:r>
            <w:r w:rsidR="008D11E7">
              <w:rPr>
                <w:sz w:val="16"/>
                <w:szCs w:val="16"/>
              </w:rPr>
              <w:t xml:space="preserve"> </w:t>
            </w:r>
            <w:r w:rsidRPr="00151665">
              <w:rPr>
                <w:sz w:val="16"/>
                <w:szCs w:val="16"/>
              </w:rPr>
              <w:t>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 xml:space="preserve">Processing, D3.js, </w:t>
            </w:r>
            <w:proofErr w:type="spellStart"/>
            <w:r w:rsidRPr="00151665">
              <w:rPr>
                <w:sz w:val="16"/>
                <w:szCs w:val="16"/>
              </w:rPr>
              <w:t>Infovis</w:t>
            </w:r>
            <w:proofErr w:type="spellEnd"/>
            <w:r w:rsidRPr="00151665">
              <w:rPr>
                <w:sz w:val="16"/>
                <w:szCs w:val="16"/>
              </w:rPr>
              <w:t xml:space="preserve">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4A1C3358" w:rsidR="000C206D" w:rsidRPr="00151665" w:rsidRDefault="000C206D">
      <w:pPr>
        <w:pStyle w:val="Caption"/>
      </w:pPr>
      <w:r w:rsidRPr="00151665">
        <w:t xml:space="preserve">Table </w:t>
      </w:r>
      <w:r w:rsidRPr="00151665">
        <w:fldChar w:fldCharType="begin"/>
      </w:r>
      <w:r w:rsidRPr="00151665">
        <w:instrText xml:space="preserve"> SEQ Table \* ARABIC </w:instrText>
      </w:r>
      <w:r w:rsidRPr="00151665">
        <w:fldChar w:fldCharType="separate"/>
      </w:r>
      <w:r w:rsidR="00DF706B" w:rsidRPr="00151665">
        <w:rPr>
          <w:noProof/>
        </w:rPr>
        <w:t>1</w:t>
      </w:r>
      <w:r w:rsidRPr="00151665">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31" w:name="_Toc132900295"/>
      <w:r w:rsidRPr="00151665">
        <w:lastRenderedPageBreak/>
        <w:t>Components and processes of constructive visualisation</w:t>
      </w:r>
      <w:bookmarkEnd w:id="31"/>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r w:rsidRPr="00151665">
        <w:rPr>
          <w:b/>
          <w:bCs/>
        </w:rPr>
        <w:t>Environment</w:t>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77777777" w:rsidR="000C206D" w:rsidRPr="00151665" w:rsidRDefault="000C206D" w:rsidP="000C206D">
      <w:pPr>
        <w:rPr>
          <w:b/>
          <w:bCs/>
        </w:rPr>
      </w:pPr>
      <w:r w:rsidRPr="00151665">
        <w:rPr>
          <w:b/>
          <w:bCs/>
        </w:rPr>
        <w:t>Mapping data to “tokens</w:t>
      </w:r>
      <w:proofErr w:type="gramStart"/>
      <w:r w:rsidRPr="00151665">
        <w:rPr>
          <w:b/>
          <w:bCs/>
        </w:rPr>
        <w:t>”,  and</w:t>
      </w:r>
      <w:proofErr w:type="gramEnd"/>
      <w:r w:rsidRPr="00151665">
        <w:rPr>
          <w:b/>
          <w:bCs/>
        </w:rPr>
        <w:t xml:space="preserve">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5716F975" w14:textId="26F98457" w:rsidR="00BA7690" w:rsidRPr="00151665" w:rsidRDefault="00BA7690" w:rsidP="00BB6E71">
      <w:pPr>
        <w:pStyle w:val="Heading2"/>
        <w:rPr>
          <w:lang w:val="en-GB"/>
        </w:rPr>
      </w:pPr>
      <w:bookmarkStart w:id="32" w:name="_Toc132900296"/>
      <w:r w:rsidRPr="00151665">
        <w:rPr>
          <w:lang w:val="en-GB"/>
        </w:rPr>
        <w:t>Collecting thoughts and summarising learnings from research</w:t>
      </w:r>
      <w:bookmarkEnd w:id="32"/>
    </w:p>
    <w:p w14:paraId="58A76C03" w14:textId="2B7D7B6D" w:rsidR="00DA536C" w:rsidRPr="00151665" w:rsidRDefault="00BA7690" w:rsidP="00D06B79">
      <w:pPr>
        <w:pStyle w:val="Heading1"/>
        <w:rPr>
          <w:lang w:val="en-GB"/>
        </w:rPr>
      </w:pPr>
      <w:bookmarkStart w:id="33" w:name="_Toc132900297"/>
      <w:r w:rsidRPr="00151665">
        <w:rPr>
          <w:lang w:val="en-GB"/>
        </w:rPr>
        <w:t>Design process and methods</w:t>
      </w:r>
      <w:bookmarkEnd w:id="33"/>
    </w:p>
    <w:p w14:paraId="729248A6" w14:textId="4D824022" w:rsidR="00BA7690" w:rsidRPr="00151665" w:rsidRDefault="007E082F" w:rsidP="00BA7690">
      <w:pPr>
        <w:pStyle w:val="Heading2"/>
        <w:rPr>
          <w:lang w:val="en-GB"/>
        </w:rPr>
      </w:pPr>
      <w:bookmarkStart w:id="34" w:name="_Toc132900298"/>
      <w:r w:rsidRPr="00151665">
        <w:rPr>
          <w:lang w:val="en-GB"/>
        </w:rPr>
        <w:t>P</w:t>
      </w:r>
      <w:r w:rsidR="00BA7690" w:rsidRPr="00151665">
        <w:rPr>
          <w:lang w:val="en-GB"/>
        </w:rPr>
        <w:t>lanning</w:t>
      </w:r>
      <w:bookmarkEnd w:id="34"/>
    </w:p>
    <w:p w14:paraId="601B1C8E" w14:textId="40AA148E" w:rsidR="00E96017" w:rsidRPr="00151665" w:rsidRDefault="00E96017" w:rsidP="00E96017">
      <w:commentRangeStart w:id="35"/>
      <w:r w:rsidRPr="00151665">
        <w:t xml:space="preserve">Short </w:t>
      </w:r>
      <w:commentRangeEnd w:id="35"/>
      <w:r w:rsidR="004B0778" w:rsidRPr="00151665">
        <w:rPr>
          <w:rStyle w:val="CommentReference"/>
        </w:rPr>
        <w:commentReference w:id="35"/>
      </w:r>
      <w:r w:rsidRPr="00151665">
        <w:t xml:space="preserve">introduction to how I approach the methods </w:t>
      </w:r>
      <w:proofErr w:type="gramStart"/>
      <w:r w:rsidRPr="00151665">
        <w:t>used</w:t>
      </w:r>
      <w:proofErr w:type="gramEnd"/>
    </w:p>
    <w:p w14:paraId="7FC06D47" w14:textId="1B9E6A6B" w:rsidR="00BA7690" w:rsidRPr="00151665" w:rsidRDefault="00BA7690" w:rsidP="00BA7690">
      <w:pPr>
        <w:pStyle w:val="Heading3"/>
      </w:pPr>
      <w:bookmarkStart w:id="36" w:name="_Toc132900299"/>
      <w:r w:rsidRPr="00151665">
        <w:lastRenderedPageBreak/>
        <w:t>Literature research</w:t>
      </w:r>
      <w:r w:rsidR="0055739F" w:rsidRPr="00151665">
        <w:t xml:space="preserve"> and desktop research</w:t>
      </w:r>
      <w:bookmarkEnd w:id="36"/>
    </w:p>
    <w:p w14:paraId="5160312A" w14:textId="669B37B7" w:rsidR="00BA7690" w:rsidRPr="00151665" w:rsidRDefault="0055739F" w:rsidP="00BA7690">
      <w:pPr>
        <w:pStyle w:val="Heading3"/>
      </w:pPr>
      <w:bookmarkStart w:id="37" w:name="_Toc132900300"/>
      <w:r w:rsidRPr="00151665">
        <w:t>Critical reflection on the double diamond</w:t>
      </w:r>
      <w:bookmarkEnd w:id="37"/>
    </w:p>
    <w:p w14:paraId="28B95D5C" w14:textId="369D7A9D" w:rsidR="0055739F" w:rsidRPr="00151665" w:rsidRDefault="0055739F" w:rsidP="00BA7690">
      <w:pPr>
        <w:pStyle w:val="Heading3"/>
      </w:pPr>
      <w:bookmarkStart w:id="38" w:name="_Toc132900301"/>
      <w:r w:rsidRPr="00151665">
        <w:t>User Centred Design</w:t>
      </w:r>
      <w:bookmarkEnd w:id="38"/>
    </w:p>
    <w:p w14:paraId="79351BDD" w14:textId="7EC5E8F7" w:rsidR="007E082F" w:rsidRPr="00151665" w:rsidRDefault="007E082F" w:rsidP="007E082F">
      <w:pPr>
        <w:pStyle w:val="Heading2"/>
        <w:rPr>
          <w:lang w:val="en-GB"/>
        </w:rPr>
      </w:pPr>
      <w:bookmarkStart w:id="39" w:name="_Toc132900302"/>
      <w:r w:rsidRPr="00151665">
        <w:rPr>
          <w:lang w:val="en-GB"/>
        </w:rPr>
        <w:t>Early design stages</w:t>
      </w:r>
      <w:bookmarkEnd w:id="39"/>
    </w:p>
    <w:p w14:paraId="7A373E12" w14:textId="1840D555" w:rsidR="00A302A2" w:rsidRDefault="00A302A2" w:rsidP="00A302A2">
      <w:pPr>
        <w:pStyle w:val="Heading3"/>
      </w:pPr>
      <w:bookmarkStart w:id="40" w:name="_Toc132900303"/>
      <w:r w:rsidRPr="00151665">
        <w:t>Interviews as a research method</w:t>
      </w:r>
      <w:bookmarkEnd w:id="40"/>
    </w:p>
    <w:p w14:paraId="248489AF" w14:textId="334EF57D" w:rsidR="004425F5" w:rsidRPr="00151665" w:rsidRDefault="004425F5" w:rsidP="004425F5">
      <w:r w:rsidRPr="004425F5">
        <w:rPr>
          <w:highlight w:val="yellow"/>
        </w:rPr>
        <w:t>Short intro to interviews??</w:t>
      </w:r>
    </w:p>
    <w:p w14:paraId="1CF5D72D" w14:textId="1C2526CF" w:rsidR="0055739F" w:rsidRPr="00151665" w:rsidRDefault="0055739F" w:rsidP="00A302A2">
      <w:pPr>
        <w:pStyle w:val="Heading4"/>
      </w:pPr>
      <w:r w:rsidRPr="00151665">
        <w:t>Interview</w:t>
      </w:r>
      <w:r w:rsidR="007E082F" w:rsidRPr="00151665">
        <w:t xml:space="preserve"> process</w:t>
      </w:r>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proofErr w:type="spellStart"/>
      <w:r w:rsidRPr="00151665">
        <w:t>FigJam</w:t>
      </w:r>
      <w:proofErr w:type="spellEnd"/>
      <w:r w:rsidRPr="00151665">
        <w:t>.</w:t>
      </w:r>
    </w:p>
    <w:p w14:paraId="394ED976" w14:textId="39A2D6B9" w:rsidR="004B0778" w:rsidRPr="00151665" w:rsidRDefault="009A3C6F" w:rsidP="004B0778">
      <w:pPr>
        <w:pStyle w:val="Heading4"/>
      </w:pPr>
      <w:r w:rsidRPr="00151665">
        <w:t>Meeting the team</w:t>
      </w:r>
    </w:p>
    <w:p w14:paraId="7B758C34" w14:textId="77777777" w:rsidR="009A3C6F" w:rsidRPr="00151665" w:rsidRDefault="009A3C6F" w:rsidP="009A3C6F">
      <w:pPr>
        <w:rPr>
          <w:rFonts w:ascii="Times New Roman" w:hAnsi="Times New Roman"/>
          <w:lang w:eastAsia="en-GB"/>
        </w:rPr>
      </w:pPr>
      <w:r w:rsidRPr="00151665">
        <w:rPr>
          <w:lang w:eastAsia="en-GB"/>
        </w:rPr>
        <w:t>Before meeting each team member individually for the interview, I invited all the stakeholders to an introductory in-person meeting at the IKEA offices. The purpose of collecting everyone for this first group meeting was two-fold. Firstly, it was an opportunity to get acquainted with the entire team in a semi-informal setting and allow them to get to know me. Through this session, I had the opportunity to explain who I am, my intentions with the project, and my expectations, and meet their comments regarding the thesis.</w:t>
      </w:r>
    </w:p>
    <w:p w14:paraId="67909C27" w14:textId="77777777" w:rsidR="009A3C6F" w:rsidRPr="00151665" w:rsidRDefault="009A3C6F" w:rsidP="009A3C6F">
      <w:pPr>
        <w:rPr>
          <w:rFonts w:ascii="Times New Roman" w:hAnsi="Times New Roman"/>
          <w:lang w:eastAsia="en-GB"/>
        </w:rPr>
      </w:pPr>
    </w:p>
    <w:p w14:paraId="31C36859" w14:textId="77777777" w:rsidR="009A3C6F" w:rsidRPr="00151665" w:rsidRDefault="009A3C6F" w:rsidP="009A3C6F">
      <w:pPr>
        <w:rPr>
          <w:rFonts w:ascii="Times New Roman" w:hAnsi="Times New Roman"/>
          <w:lang w:eastAsia="en-GB"/>
        </w:rPr>
      </w:pPr>
      <w:r w:rsidRPr="00151665">
        <w:rPr>
          <w:lang w:eastAsia="en-GB"/>
        </w:rPr>
        <w:t>Secondly, I explained the project's purpose and expected outcome based on the problem statement provided by the supervisor at IKEA. Further, I outlined the process and requirements of writing a bachelor's thesis and how I would collect and save data through the consent forms provided by Malmö University. A benefit of explaining this in front of the entire team is that, entering each meeting, everyone had a common baseline understanding of the project and its stakes. This gave me a canvas upon which I could direct each following discussion to be as efficient as possible without re-explaining the project at every meeting. However, although having each member up to date with the project allowed for relevant discussions, the interviewing process could have been made more efficient to yield better results due to reasons explained later.</w:t>
      </w:r>
    </w:p>
    <w:p w14:paraId="3086F28D" w14:textId="744FAF9C" w:rsidR="009A3C6F" w:rsidRPr="00151665" w:rsidRDefault="009A3C6F" w:rsidP="009A3C6F">
      <w:pPr>
        <w:pStyle w:val="Heading3"/>
        <w:rPr>
          <w:lang w:eastAsia="en-GB"/>
        </w:rPr>
      </w:pPr>
      <w:bookmarkStart w:id="41" w:name="_Toc132900304"/>
      <w:r w:rsidRPr="00151665">
        <w:rPr>
          <w:lang w:eastAsia="en-GB"/>
        </w:rPr>
        <w:t>Exploratory discussions</w:t>
      </w:r>
      <w:bookmarkEnd w:id="41"/>
    </w:p>
    <w:p w14:paraId="3BFE15A3" w14:textId="77777777"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Each interview was recorded through audio for later reference with consent from each interviewee. By recording each interview, I </w:t>
      </w:r>
      <w:r w:rsidRPr="00151665">
        <w:rPr>
          <w:lang w:eastAsia="en-GB"/>
        </w:rPr>
        <w:lastRenderedPageBreak/>
        <w:t>had the opportunity to focus more on driving interesting discussions with more fluid conversation rather than taking notes while talking, which can be difficult while conducting research solo.</w:t>
      </w:r>
    </w:p>
    <w:p w14:paraId="1D90EE93" w14:textId="77777777" w:rsidR="009A3C6F" w:rsidRPr="00151665" w:rsidRDefault="009A3C6F" w:rsidP="009A3C6F">
      <w:pPr>
        <w:rPr>
          <w:rFonts w:ascii="Times New Roman" w:hAnsi="Times New Roman"/>
          <w:lang w:eastAsia="en-GB"/>
        </w:rPr>
      </w:pPr>
    </w:p>
    <w:p w14:paraId="5C1D4781" w14:textId="77777777" w:rsidR="009A3C6F" w:rsidRPr="00151665"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Afterwards, the discussion flowed dynamically </w:t>
      </w:r>
      <w:proofErr w:type="gramStart"/>
      <w:r w:rsidRPr="00151665">
        <w:rPr>
          <w:lang w:eastAsia="en-GB"/>
        </w:rPr>
        <w:t>as long as</w:t>
      </w:r>
      <w:proofErr w:type="gramEnd"/>
      <w:r w:rsidRPr="00151665">
        <w:rPr>
          <w:lang w:eastAsia="en-GB"/>
        </w:rPr>
        <w:t xml:space="preserve"> it was within the project's scope. Since the UX team are my intended stakeholders for this project and its intended outcome, I needed to learn their perspectives and values regarding how they are affected by the current digital landscape and how a mapping would impact them. Beyond learning the </w:t>
      </w:r>
      <w:r w:rsidRPr="00151665">
        <w:rPr>
          <w:i/>
          <w:iCs/>
          <w:lang w:eastAsia="en-GB"/>
        </w:rPr>
        <w:t>W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By asking broad questions, I could situate and contextualise the project within the greater scope of the digital landscape at IKEA and collect valuable insights regarding the future implementation of a mapping prototype.</w:t>
      </w:r>
    </w:p>
    <w:p w14:paraId="42BB692C" w14:textId="77777777" w:rsidR="009A3C6F" w:rsidRPr="00151665" w:rsidRDefault="009A3C6F" w:rsidP="009A3C6F">
      <w:pPr>
        <w:pStyle w:val="Heading3"/>
      </w:pPr>
      <w:bookmarkStart w:id="42" w:name="_Toc132900305"/>
      <w:r w:rsidRPr="00151665">
        <w:t>Drawbacks</w:t>
      </w:r>
      <w:bookmarkEnd w:id="42"/>
    </w:p>
    <w:p w14:paraId="2ABE85F7" w14:textId="77777777" w:rsidR="009A3C6F" w:rsidRPr="00151665" w:rsidRDefault="009A3C6F" w:rsidP="009A3C6F">
      <w:r w:rsidRPr="00151665">
        <w:t>Through these informal interviews, valuable insights were gained, however, as previously mentioned, the way the interviews were conducted, as well as how the data was processed, could have been improved to both save time and yield better results. Better results, in this case, would entail discussions that did not stray too far from the project scope and be more structured than they were. </w:t>
      </w:r>
    </w:p>
    <w:p w14:paraId="6A262B6C" w14:textId="77777777" w:rsidR="009A3C6F" w:rsidRPr="00151665" w:rsidRDefault="009A3C6F" w:rsidP="009A3C6F"/>
    <w:p w14:paraId="555CAE24" w14:textId="77777777" w:rsidR="009A3C6F" w:rsidRPr="00151665" w:rsidRDefault="009A3C6F" w:rsidP="009A3C6F">
      <w:r w:rsidRPr="00151665">
        <w:t>Although recording each session allowed for more engaging discussions, the following post-processing required considerable time. When listening back at 1.5-2 times speed, most interviews still needed an hour of active work for taking notes, correcting, and summarising. To save time in the post-processing stage, a more semi-structured interview with more precise goals and questions could have provided more efficient (shorter) interviews, thus minimising time spent after the fact. Another benefit of structuring the interviews further is the data yield from each, which could be more in line with what is expected from the project outcome. </w:t>
      </w:r>
    </w:p>
    <w:p w14:paraId="5F918819" w14:textId="77777777" w:rsidR="009A3C6F" w:rsidRPr="00151665" w:rsidRDefault="009A3C6F" w:rsidP="009A3C6F"/>
    <w:p w14:paraId="6D1F0BEF" w14:textId="77777777" w:rsidR="009A3C6F" w:rsidRPr="00151665" w:rsidRDefault="009A3C6F" w:rsidP="009A3C6F">
      <w:r w:rsidRPr="00151665">
        <w:rPr>
          <w:shd w:val="clear" w:color="auto" w:fill="FFFF00"/>
        </w:rPr>
        <w:t xml:space="preserve">However, for this type of design research, given the stakeholders within this project, semi-structured interviews are more beneficial as compared to the traditional interview question format. Furthermore, responding dynamically and allowing the user more space to reflect upon their thoughts and practices demonstrated greater depth in each answer, which could be lost if you stick </w:t>
      </w:r>
      <w:r w:rsidRPr="00151665">
        <w:rPr>
          <w:shd w:val="clear" w:color="auto" w:fill="FFFF00"/>
        </w:rPr>
        <w:lastRenderedPageBreak/>
        <w:t xml:space="preserve">to a pre-determined formula. Another argument for urging the users themselves to reflect on the discussion is that I, as the “designer”, cannot make any grounded assumptions about the user's work and values. By following a too-structured method, I stand to fall for my biases and preconceptions, thus disallowing the users to speak on their behalf. Another thought on the informal interview is its </w:t>
      </w:r>
      <w:proofErr w:type="gramStart"/>
      <w:r w:rsidRPr="00151665">
        <w:rPr>
          <w:shd w:val="clear" w:color="auto" w:fill="FFFF00"/>
        </w:rPr>
        <w:t>sometimes improvisational</w:t>
      </w:r>
      <w:proofErr w:type="gramEnd"/>
      <w:r w:rsidRPr="00151665">
        <w:rPr>
          <w:shd w:val="clear" w:color="auto" w:fill="FFFF00"/>
        </w:rPr>
        <w:t xml:space="preserve"> feel which not all users responded to. The thought processes of some interviewees worked very well with this format and encouraged an open environment which had a workshop-like feel where spontaneous whiteboard collaborations arose. Some users were less engaged with this type of interview and would perhaps have benefited from a more structured method.</w:t>
      </w:r>
    </w:p>
    <w:p w14:paraId="5B19BC65" w14:textId="77777777" w:rsidR="009A3C6F" w:rsidRPr="00151665" w:rsidRDefault="009A3C6F" w:rsidP="009A3C6F"/>
    <w:p w14:paraId="055D502D" w14:textId="77777777" w:rsidR="009A3C6F" w:rsidRPr="00151665" w:rsidRDefault="009A3C6F" w:rsidP="009A3C6F">
      <w:r w:rsidRPr="00151665">
        <w:t>Finally, booking six meetings in one week, especially the first week, was not the most efficient use of that time. As all interviewees were asked the same initial prompt combined with the shallow knowledge of their experiences, most users responded with similar answers. This is not necessarily bad,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on a weekly basis, more specific questions could be asked as new knowledge was gained. Although initially, this was not practical due to planning and business-related issues. Getting a hold of a user for an interview is not as easy as IKEA operates on a meeting-based culture, thus requiring almost a two-week head start to find times to meet.</w:t>
      </w:r>
    </w:p>
    <w:p w14:paraId="67D98DE2" w14:textId="7C34A2F1" w:rsidR="009A3C6F" w:rsidRPr="00151665" w:rsidRDefault="00727145" w:rsidP="00727145">
      <w:pPr>
        <w:pStyle w:val="Heading3"/>
      </w:pPr>
      <w:bookmarkStart w:id="43" w:name="_Toc132900306"/>
      <w:r w:rsidRPr="00151665">
        <w:t>Analysis process</w:t>
      </w:r>
      <w:bookmarkEnd w:id="43"/>
    </w:p>
    <w:p w14:paraId="044B03BA" w14:textId="00F9A889" w:rsidR="00727145" w:rsidRPr="00151665" w:rsidRDefault="00727145" w:rsidP="00727145">
      <w:pPr>
        <w:pStyle w:val="Heading4"/>
      </w:pPr>
      <w:r w:rsidRPr="00151665">
        <w:t>Affinity diagramming</w:t>
      </w:r>
    </w:p>
    <w:p w14:paraId="5333CB55" w14:textId="375006FA" w:rsidR="00727145" w:rsidRPr="00151665" w:rsidRDefault="00727145" w:rsidP="00727145">
      <w:r w:rsidRPr="00151665">
        <w:rPr>
          <w:highlight w:val="yellow"/>
        </w:rPr>
        <w:t>Short introductory section</w:t>
      </w:r>
      <w:r w:rsidRPr="00151665">
        <w:t xml:space="preserve"> about affinity diagramming</w:t>
      </w:r>
    </w:p>
    <w:p w14:paraId="7B1A5302" w14:textId="3DC048E1" w:rsidR="00727145" w:rsidRPr="00151665" w:rsidRDefault="00727145" w:rsidP="00657C1E">
      <w:pPr>
        <w:rPr>
          <w:lang w:eastAsia="en-GB"/>
        </w:rPr>
      </w:pPr>
      <w:r w:rsidRPr="00151665">
        <w:rPr>
          <w:lang w:eastAsia="en-GB"/>
        </w:rPr>
        <w:t>As previously mentioned, all interviews were recorded through audio for later analysis so the discussions could flow better and be more focused. Taking notes after the fact, together with a recording, allows for greater detail in insights and quotes to be captured, which otherwise could be missed during the discussion. However, note that the insights recorded did not compromise an entire written transcription of each discussion, as that would take too much time and not yield more or different insights. This method of interview analysis provides the researcher with a high degree of flexibility in both the interview session and the analysis but comes with some drawbacks. The main drawback found through this method is the insights and questions learned after the fact, which were missed during the interview that could have led to other valuable discussions. Nonetheless, such questions can be answered in a follow-up meeting with the user, requiring more time, preparation and planning.</w:t>
      </w:r>
    </w:p>
    <w:p w14:paraId="6F1E70AC" w14:textId="77777777" w:rsidR="00657C1E" w:rsidRPr="00151665" w:rsidRDefault="00657C1E" w:rsidP="00657C1E">
      <w:pPr>
        <w:keepNext/>
        <w:jc w:val="center"/>
      </w:pPr>
      <w:r w:rsidRPr="00151665">
        <w:rPr>
          <w:noProof/>
          <w:lang w:eastAsia="en-GB"/>
        </w:rPr>
        <w:lastRenderedPageBreak/>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3C9240FF" w:rsidR="00657C1E" w:rsidRPr="00151665" w:rsidRDefault="00657C1E" w:rsidP="00657C1E">
      <w:pPr>
        <w:pStyle w:val="Caption"/>
        <w:jc w:val="center"/>
        <w:rPr>
          <w:lang w:eastAsia="en-GB"/>
        </w:rPr>
      </w:pPr>
      <w:r w:rsidRPr="00151665">
        <w:t xml:space="preserve">Figure </w:t>
      </w:r>
      <w:r w:rsidRPr="00151665">
        <w:fldChar w:fldCharType="begin"/>
      </w:r>
      <w:r w:rsidRPr="00151665">
        <w:instrText xml:space="preserve"> SEQ Figure \* ARABIC </w:instrText>
      </w:r>
      <w:r w:rsidRPr="00151665">
        <w:fldChar w:fldCharType="separate"/>
      </w:r>
      <w:r w:rsidR="009D2D61">
        <w:rPr>
          <w:noProof/>
        </w:rPr>
        <w:t>1</w:t>
      </w:r>
      <w:r w:rsidRPr="00151665">
        <w:fldChar w:fldCharType="end"/>
      </w:r>
      <w:r w:rsidRPr="00151665">
        <w:t xml:space="preserve">. Finished layout after applying the affinity diagram </w:t>
      </w:r>
      <w:proofErr w:type="gramStart"/>
      <w:r w:rsidRPr="00151665">
        <w:t>method</w:t>
      </w:r>
      <w:proofErr w:type="gramEnd"/>
    </w:p>
    <w:p w14:paraId="4EE96CFD" w14:textId="7A408444"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Figure 1), seven themes could be identified: Data &amp; Input, Purpose of the Overview, Finding Information, Issues &amp; Problems, Governance, 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 are not directly associated with or relevant to this project but provide a richer understanding of the context in which the project is situated and will be presented as such. The design opportunities and insights gained from this exercise and learnings from the literature will inform the later sketching, designing, and prototyping stages.</w:t>
      </w:r>
    </w:p>
    <w:p w14:paraId="6C06F568" w14:textId="79D6FC5F" w:rsidR="00657C1E" w:rsidRPr="00151665" w:rsidRDefault="00657C1E" w:rsidP="00657C1E">
      <w:pPr>
        <w:pStyle w:val="Heading3"/>
        <w:rPr>
          <w:lang w:eastAsia="en-GB"/>
        </w:rPr>
      </w:pPr>
      <w:bookmarkStart w:id="44" w:name="_Toc132900307"/>
      <w:r w:rsidRPr="00151665">
        <w:rPr>
          <w:lang w:eastAsia="en-GB"/>
        </w:rPr>
        <w:t>Results from interviews</w:t>
      </w:r>
      <w:bookmarkEnd w:id="44"/>
    </w:p>
    <w:p w14:paraId="4AECB953" w14:textId="7677EA65" w:rsidR="00657C1E" w:rsidRPr="004425F5" w:rsidRDefault="00657C1E" w:rsidP="00657C1E">
      <w:pPr>
        <w:rPr>
          <w:rFonts w:ascii="Times New Roman" w:hAnsi="Times New Roman"/>
        </w:rPr>
      </w:pPr>
      <w:r w:rsidRPr="00151665">
        <w:t>In the following section, the resulting insights and learnings from the interviews will be presented as is with some explanation, further analysis will be developed upon in the discussion and through later design activities</w:t>
      </w:r>
      <w:r w:rsidR="004425F5">
        <w:t xml:space="preserve"> and </w:t>
      </w:r>
      <w:r w:rsidR="00BC6BB7">
        <w:t>prototyping</w:t>
      </w:r>
      <w:r w:rsidRPr="00151665">
        <w:t>.</w:t>
      </w:r>
    </w:p>
    <w:p w14:paraId="768E7EEA" w14:textId="77777777" w:rsidR="00657C1E" w:rsidRPr="00151665" w:rsidRDefault="00657C1E" w:rsidP="00657C1E">
      <w:pPr>
        <w:pStyle w:val="Heading4"/>
      </w:pPr>
      <w:r w:rsidRPr="00151665">
        <w:t>Data &amp; Input</w:t>
      </w:r>
    </w:p>
    <w:p w14:paraId="53A7C813" w14:textId="77777777" w:rsidR="00657C1E" w:rsidRPr="00151665" w:rsidRDefault="00657C1E" w:rsidP="00657C1E">
      <w:pPr>
        <w:rPr>
          <w:rFonts w:ascii="Times New Roman" w:hAnsi="Times New Roman"/>
        </w:rPr>
      </w:pPr>
      <w:r w:rsidRPr="00151665">
        <w:t xml:space="preserve">This, together with </w:t>
      </w:r>
      <w:r w:rsidRPr="00151665">
        <w:rPr>
          <w:i/>
          <w:iCs/>
        </w:rPr>
        <w:t>Purpose of the Overview,</w:t>
      </w:r>
      <w:r w:rsidRPr="00151665">
        <w:t xml:space="preserve"> is the most extensive theme regarding insights and collected data which is not unexpected as the interviews focused heavily on the themes within. The insights gained from Data &amp; Input are technical in their nature and inform the design </w:t>
      </w:r>
      <w:proofErr w:type="gramStart"/>
      <w:r w:rsidRPr="00151665">
        <w:t>space accordingly;</w:t>
      </w:r>
      <w:proofErr w:type="gramEnd"/>
      <w:r w:rsidRPr="00151665">
        <w:t xml:space="preserve"> therefore, they are framed as questions rather than straightforward observations. Later in the </w:t>
      </w:r>
      <w:r w:rsidRPr="00151665">
        <w:rPr>
          <w:i/>
          <w:iCs/>
        </w:rPr>
        <w:t>Purpose of the Overview</w:t>
      </w:r>
      <w:r w:rsidRPr="00151665">
        <w:t xml:space="preserve"> section, the technical aspects will be contextualised through the stakeholder's needs and thoughts. </w:t>
      </w:r>
    </w:p>
    <w:p w14:paraId="66B35E7C" w14:textId="77777777" w:rsidR="00657C1E" w:rsidRPr="00151665" w:rsidRDefault="00657C1E" w:rsidP="00A302A2">
      <w:pPr>
        <w:rPr>
          <w:b/>
          <w:bCs/>
        </w:rPr>
      </w:pPr>
      <w:r w:rsidRPr="00151665">
        <w:rPr>
          <w:b/>
          <w:bCs/>
        </w:rPr>
        <w:t>Context &amp; Connectivity</w:t>
      </w:r>
    </w:p>
    <w:p w14:paraId="0A3CB63C" w14:textId="45333E86" w:rsidR="00657C1E" w:rsidRPr="00151665" w:rsidRDefault="00657C1E" w:rsidP="00A302A2">
      <w:pPr>
        <w:pStyle w:val="ListParagraph"/>
        <w:numPr>
          <w:ilvl w:val="0"/>
          <w:numId w:val="5"/>
        </w:numPr>
      </w:pPr>
      <w:r w:rsidRPr="00151665">
        <w:t>How do multiple solutions work together in a process, is it linear, circular, or iterative?</w:t>
      </w:r>
    </w:p>
    <w:p w14:paraId="5627C096" w14:textId="15C099D7" w:rsidR="00657C1E" w:rsidRPr="00151665" w:rsidRDefault="00657C1E" w:rsidP="00A302A2">
      <w:pPr>
        <w:pStyle w:val="ListParagraph"/>
        <w:numPr>
          <w:ilvl w:val="0"/>
          <w:numId w:val="5"/>
        </w:numPr>
      </w:pPr>
      <w:r w:rsidRPr="00151665">
        <w:t>How does data flow between solutions, and what type of data is it?</w:t>
      </w:r>
    </w:p>
    <w:p w14:paraId="4E141B73" w14:textId="293EECA1" w:rsidR="00657C1E" w:rsidRPr="00151665" w:rsidRDefault="00657C1E" w:rsidP="00A302A2">
      <w:pPr>
        <w:pStyle w:val="ListParagraph"/>
        <w:numPr>
          <w:ilvl w:val="0"/>
          <w:numId w:val="5"/>
        </w:numPr>
      </w:pPr>
      <w:r w:rsidRPr="00151665">
        <w:t>What is the context of the solution, and where does it feed data?</w:t>
      </w:r>
    </w:p>
    <w:p w14:paraId="746DE643" w14:textId="6D9807CC" w:rsidR="00657C1E" w:rsidRPr="00151665" w:rsidRDefault="00657C1E" w:rsidP="00A302A2">
      <w:pPr>
        <w:pStyle w:val="ListParagraph"/>
        <w:numPr>
          <w:ilvl w:val="0"/>
          <w:numId w:val="5"/>
        </w:numPr>
      </w:pPr>
      <w:r w:rsidRPr="00151665">
        <w:lastRenderedPageBreak/>
        <w:t>What tools or processes share data?</w:t>
      </w:r>
    </w:p>
    <w:p w14:paraId="3727903A" w14:textId="77777777" w:rsidR="00657C1E" w:rsidRPr="00151665" w:rsidRDefault="00657C1E" w:rsidP="00A302A2">
      <w:pPr>
        <w:rPr>
          <w:rFonts w:ascii="Times New Roman" w:hAnsi="Times New Roman"/>
          <w:b/>
          <w:bCs/>
        </w:rPr>
      </w:pPr>
      <w:r w:rsidRPr="00151665">
        <w:rPr>
          <w:b/>
          <w:bCs/>
        </w:rPr>
        <w:t>User Information</w:t>
      </w:r>
    </w:p>
    <w:p w14:paraId="03D4CC87" w14:textId="07451722" w:rsidR="00657C1E" w:rsidRPr="00151665" w:rsidRDefault="00657C1E" w:rsidP="00A302A2">
      <w:pPr>
        <w:pStyle w:val="ListParagraph"/>
        <w:numPr>
          <w:ilvl w:val="0"/>
          <w:numId w:val="5"/>
        </w:numPr>
      </w:pPr>
      <w:r w:rsidRPr="00151665">
        <w:t>Who are the primary users of the solution, what roles use it, and who is the solution owner?</w:t>
      </w:r>
    </w:p>
    <w:p w14:paraId="15B70726" w14:textId="7592C03C" w:rsidR="00657C1E" w:rsidRPr="00151665" w:rsidRDefault="00657C1E" w:rsidP="00A302A2">
      <w:pPr>
        <w:pStyle w:val="ListParagraph"/>
        <w:numPr>
          <w:ilvl w:val="0"/>
          <w:numId w:val="5"/>
        </w:numPr>
      </w:pPr>
      <w:r w:rsidRPr="00151665">
        <w:t>What is the primary function of a specific role within the solution, and what is its expected outcome?</w:t>
      </w:r>
    </w:p>
    <w:p w14:paraId="299A07CF" w14:textId="53EB48A6" w:rsidR="00657C1E" w:rsidRPr="00151665" w:rsidRDefault="00657C1E" w:rsidP="00A302A2">
      <w:pPr>
        <w:pStyle w:val="ListParagraph"/>
        <w:numPr>
          <w:ilvl w:val="0"/>
          <w:numId w:val="5"/>
        </w:numPr>
      </w:pPr>
      <w:r w:rsidRPr="00151665">
        <w:t>What does the user's workflow look like within the solution process from start to finish?</w:t>
      </w:r>
    </w:p>
    <w:p w14:paraId="152A6339" w14:textId="492AF2FD" w:rsidR="00657C1E" w:rsidRPr="00151665" w:rsidRDefault="00657C1E" w:rsidP="00A302A2">
      <w:pPr>
        <w:pStyle w:val="ListParagraph"/>
        <w:numPr>
          <w:ilvl w:val="0"/>
          <w:numId w:val="5"/>
        </w:numPr>
      </w:pPr>
      <w:r w:rsidRPr="00151665">
        <w:t>What other tools do the users use within the process?</w:t>
      </w:r>
    </w:p>
    <w:p w14:paraId="162D3F14" w14:textId="77777777" w:rsidR="00657C1E" w:rsidRPr="00151665" w:rsidRDefault="00657C1E" w:rsidP="00A302A2">
      <w:pPr>
        <w:rPr>
          <w:rFonts w:ascii="Times New Roman" w:hAnsi="Times New Roman"/>
          <w:b/>
          <w:bCs/>
        </w:rPr>
      </w:pPr>
      <w:r w:rsidRPr="00151665">
        <w:rPr>
          <w:b/>
          <w:bCs/>
        </w:rPr>
        <w:t>Solution specifics</w:t>
      </w:r>
    </w:p>
    <w:p w14:paraId="60D98CAC" w14:textId="7531A8D7" w:rsidR="00657C1E" w:rsidRPr="00151665" w:rsidRDefault="00657C1E" w:rsidP="00A302A2">
      <w:pPr>
        <w:pStyle w:val="ListParagraph"/>
        <w:numPr>
          <w:ilvl w:val="0"/>
          <w:numId w:val="5"/>
        </w:numPr>
        <w:rPr>
          <w:color w:val="000000"/>
        </w:rPr>
      </w:pPr>
      <w:r w:rsidRPr="00151665">
        <w:rPr>
          <w:color w:val="000000"/>
        </w:rPr>
        <w:t>What is the primary function and purpose of the solution?</w:t>
      </w:r>
    </w:p>
    <w:p w14:paraId="14F69B59" w14:textId="28800644" w:rsidR="00657C1E" w:rsidRPr="00151665" w:rsidRDefault="00657C1E" w:rsidP="00A302A2">
      <w:pPr>
        <w:pStyle w:val="ListParagraph"/>
        <w:numPr>
          <w:ilvl w:val="0"/>
          <w:numId w:val="5"/>
        </w:numPr>
        <w:rPr>
          <w:color w:val="000000"/>
        </w:rPr>
      </w:pPr>
      <w:r w:rsidRPr="00151665">
        <w:rPr>
          <w:color w:val="000000"/>
        </w:rPr>
        <w:t>What types of workflows and problems does the solution solve?</w:t>
      </w:r>
    </w:p>
    <w:p w14:paraId="53B25848" w14:textId="5BEE82B8" w:rsidR="00657C1E" w:rsidRPr="00151665" w:rsidRDefault="00657C1E" w:rsidP="00A302A2">
      <w:pPr>
        <w:pStyle w:val="ListParagraph"/>
        <w:numPr>
          <w:ilvl w:val="0"/>
          <w:numId w:val="5"/>
        </w:numPr>
        <w:rPr>
          <w:color w:val="000000"/>
        </w:rPr>
      </w:pPr>
      <w:r w:rsidRPr="00151665">
        <w:rPr>
          <w:color w:val="000000"/>
        </w:rPr>
        <w:t>What types of data are handled within the solution?</w:t>
      </w:r>
    </w:p>
    <w:p w14:paraId="7BF1AFC6" w14:textId="77777777" w:rsidR="00657C1E" w:rsidRPr="00151665" w:rsidRDefault="00657C1E" w:rsidP="00A302A2">
      <w:pPr>
        <w:rPr>
          <w:rFonts w:ascii="Times New Roman" w:hAnsi="Times New Roman"/>
          <w:b/>
          <w:bCs/>
        </w:rPr>
      </w:pPr>
      <w:r w:rsidRPr="00151665">
        <w:rPr>
          <w:b/>
          <w:bCs/>
        </w:rPr>
        <w:t>Interactions</w:t>
      </w:r>
    </w:p>
    <w:p w14:paraId="01F1352C" w14:textId="1F9009E2" w:rsidR="00657C1E" w:rsidRPr="00151665" w:rsidRDefault="00657C1E" w:rsidP="00A302A2">
      <w:pPr>
        <w:pStyle w:val="ListParagraph"/>
        <w:numPr>
          <w:ilvl w:val="0"/>
          <w:numId w:val="5"/>
        </w:numPr>
        <w:rPr>
          <w:color w:val="000000"/>
        </w:rPr>
      </w:pPr>
      <w:r w:rsidRPr="00151665">
        <w:rPr>
          <w:color w:val="000000"/>
        </w:rPr>
        <w:t>Several users used the analogy of “zooming” in and out when discussing interacting with the mapping.</w:t>
      </w:r>
    </w:p>
    <w:p w14:paraId="1D917E60" w14:textId="6B318D0F" w:rsidR="00657C1E" w:rsidRPr="00151665" w:rsidRDefault="00657C1E" w:rsidP="00A302A2">
      <w:pPr>
        <w:pStyle w:val="ListParagraph"/>
        <w:numPr>
          <w:ilvl w:val="0"/>
          <w:numId w:val="5"/>
        </w:numPr>
        <w:rPr>
          <w:color w:val="000000"/>
        </w:rPr>
      </w:pPr>
      <w:r w:rsidRPr="00151665">
        <w:rPr>
          <w:color w:val="000000"/>
        </w:rPr>
        <w:t xml:space="preserve">The data displayed should not be from a technical perspective, </w:t>
      </w:r>
      <w:proofErr w:type="gramStart"/>
      <w:r w:rsidRPr="00151665">
        <w:rPr>
          <w:color w:val="000000"/>
        </w:rPr>
        <w:t>e.g.</w:t>
      </w:r>
      <w:proofErr w:type="gramEnd"/>
      <w:r w:rsidRPr="00151665">
        <w:rPr>
          <w:color w:val="000000"/>
        </w:rPr>
        <w:t xml:space="preserve"> usage statistics or business goals and costs.</w:t>
      </w:r>
    </w:p>
    <w:p w14:paraId="71A9F4DA" w14:textId="1AA85A00" w:rsidR="00657C1E" w:rsidRPr="00151665" w:rsidRDefault="00657C1E" w:rsidP="00A302A2">
      <w:pPr>
        <w:pStyle w:val="ListParagraph"/>
        <w:numPr>
          <w:ilvl w:val="0"/>
          <w:numId w:val="5"/>
        </w:numPr>
        <w:rPr>
          <w:color w:val="000000"/>
        </w:rPr>
      </w:pPr>
      <w:r w:rsidRPr="00151665">
        <w:rPr>
          <w:color w:val="000000"/>
        </w:rPr>
        <w:t>The system should allow for flexibility in interaction and input to enforce a greater sense of ownership in interaction.</w:t>
      </w:r>
    </w:p>
    <w:p w14:paraId="046ABC16" w14:textId="1D1FC991" w:rsidR="00657C1E" w:rsidRPr="00151665" w:rsidRDefault="00657C1E" w:rsidP="00A302A2">
      <w:pPr>
        <w:pStyle w:val="ListParagraph"/>
        <w:numPr>
          <w:ilvl w:val="0"/>
          <w:numId w:val="5"/>
        </w:numPr>
        <w:rPr>
          <w:color w:val="000000"/>
        </w:rPr>
      </w:pPr>
      <w:r w:rsidRPr="00151665">
        <w:rPr>
          <w:color w:val="000000"/>
        </w:rPr>
        <w:t>Animations could augment and enforce certain overview aspects, e.g., data flow between solutions.</w:t>
      </w:r>
    </w:p>
    <w:p w14:paraId="0DBE4819" w14:textId="77777777" w:rsidR="00657C1E" w:rsidRPr="00151665" w:rsidRDefault="00657C1E" w:rsidP="00A302A2">
      <w:pPr>
        <w:pStyle w:val="Heading4"/>
      </w:pPr>
      <w:r w:rsidRPr="00151665">
        <w:t>Purpose of the Overview</w:t>
      </w:r>
    </w:p>
    <w:p w14:paraId="41A8444B" w14:textId="13B9DFA2" w:rsidR="00A302A2" w:rsidRPr="00151665" w:rsidRDefault="00657C1E" w:rsidP="00A302A2">
      <w:r w:rsidRPr="00151665">
        <w:t xml:space="preserve">The purpose of the mapping is different depending on whom you ask, as differing perspectives have different stakes depending on their work. However, the purpose of the mapping can be divided into two prominent themes, </w:t>
      </w:r>
      <w:r w:rsidRPr="00151665">
        <w:rPr>
          <w:i/>
          <w:iCs/>
        </w:rPr>
        <w:t>The larger context</w:t>
      </w:r>
      <w:r w:rsidRPr="00151665">
        <w:t xml:space="preserve"> and </w:t>
      </w:r>
      <w:proofErr w:type="gramStart"/>
      <w:r w:rsidRPr="00151665">
        <w:rPr>
          <w:i/>
          <w:iCs/>
        </w:rPr>
        <w:t>The</w:t>
      </w:r>
      <w:proofErr w:type="gramEnd"/>
      <w:r w:rsidRPr="00151665">
        <w:rPr>
          <w:i/>
          <w:iCs/>
        </w:rPr>
        <w:t xml:space="preserve"> personal context</w:t>
      </w:r>
      <w:r w:rsidRPr="00151665">
        <w:t>. In the same sense as the mapping impacts the UX Designers' personal workflow and approach to new projects and discussions, it also affects a larger context as multiple designers interact both with internal and external stakeholders. </w:t>
      </w:r>
    </w:p>
    <w:p w14:paraId="621CC903" w14:textId="77777777" w:rsidR="00657C1E" w:rsidRPr="00151665" w:rsidRDefault="00657C1E" w:rsidP="00A302A2">
      <w:pPr>
        <w:rPr>
          <w:b/>
          <w:bCs/>
        </w:rPr>
      </w:pPr>
      <w:r w:rsidRPr="00151665">
        <w:rPr>
          <w:b/>
          <w:bCs/>
        </w:rPr>
        <w:t>The larger context</w:t>
      </w:r>
    </w:p>
    <w:p w14:paraId="05585BD3" w14:textId="77777777" w:rsidR="00657C1E" w:rsidRPr="00151665" w:rsidRDefault="00657C1E" w:rsidP="00A302A2">
      <w:r w:rsidRPr="00151665">
        <w:t>When discussing the digital landscape, it would be amiss not to mention the larger scope of people affected and included in this mapping type. A recurring theme amongst the designers was the lack of common understanding of the contexts in which they were working. Through a better understanding of the larger context, some users hypothesised that projects could be defined better and have more focused design processes than they currently have.</w:t>
      </w:r>
    </w:p>
    <w:p w14:paraId="29C75810" w14:textId="390E0193" w:rsidR="00657C1E" w:rsidRPr="00151665" w:rsidRDefault="00657C1E" w:rsidP="00A302A2">
      <w:pPr>
        <w:pStyle w:val="ListParagraph"/>
        <w:numPr>
          <w:ilvl w:val="0"/>
          <w:numId w:val="5"/>
        </w:numPr>
      </w:pPr>
      <w:r w:rsidRPr="00151665">
        <w:t>Communication in the UX Team is disjointed regarding the digital landscape.</w:t>
      </w:r>
    </w:p>
    <w:p w14:paraId="5F8A304F" w14:textId="5D992637" w:rsidR="00657C1E" w:rsidRPr="00151665" w:rsidRDefault="00657C1E" w:rsidP="00A302A2">
      <w:pPr>
        <w:pStyle w:val="ListParagraph"/>
        <w:numPr>
          <w:ilvl w:val="0"/>
          <w:numId w:val="5"/>
        </w:numPr>
      </w:pPr>
      <w:r w:rsidRPr="00151665">
        <w:t>Most UX Designers do not have a clear picture of the digital landscape.</w:t>
      </w:r>
    </w:p>
    <w:p w14:paraId="536C2003" w14:textId="04CDF466" w:rsidR="00657C1E" w:rsidRPr="00151665" w:rsidRDefault="00657C1E" w:rsidP="00A302A2">
      <w:pPr>
        <w:pStyle w:val="ListParagraph"/>
        <w:numPr>
          <w:ilvl w:val="0"/>
          <w:numId w:val="5"/>
        </w:numPr>
      </w:pPr>
      <w:r w:rsidRPr="00151665">
        <w:lastRenderedPageBreak/>
        <w:t>A deeper understanding of the digital landscape would aid in the design of new solutions.</w:t>
      </w:r>
    </w:p>
    <w:p w14:paraId="761500B5" w14:textId="4099FCDC" w:rsidR="00657C1E" w:rsidRPr="00151665" w:rsidRDefault="00657C1E" w:rsidP="00A302A2">
      <w:pPr>
        <w:pStyle w:val="ListParagraph"/>
        <w:numPr>
          <w:ilvl w:val="0"/>
          <w:numId w:val="5"/>
        </w:numPr>
      </w:pPr>
      <w:r w:rsidRPr="00151665">
        <w:t>Multiple differing perspectives between UX Designers and end users lead to a lack of consensus in discussions. “</w:t>
      </w:r>
      <w:r w:rsidRPr="00151665">
        <w:rPr>
          <w:i/>
          <w:iCs/>
        </w:rPr>
        <w:t xml:space="preserve">There should always be a shared consensus between us designers and our users, and if it doesn’t happen all the time, it </w:t>
      </w:r>
      <w:r w:rsidRPr="00151665">
        <w:rPr>
          <w:b/>
          <w:bCs/>
          <w:i/>
          <w:iCs/>
        </w:rPr>
        <w:t>should</w:t>
      </w:r>
      <w:r w:rsidRPr="00151665">
        <w:rPr>
          <w:i/>
          <w:iCs/>
        </w:rPr>
        <w:t xml:space="preserve"> happen all the time!</w:t>
      </w:r>
      <w:r w:rsidRPr="00151665">
        <w:t>”.</w:t>
      </w:r>
    </w:p>
    <w:p w14:paraId="1EC915FE" w14:textId="77777777" w:rsidR="00657C1E" w:rsidRPr="00151665" w:rsidRDefault="00657C1E" w:rsidP="00A302A2">
      <w:pPr>
        <w:rPr>
          <w:rFonts w:ascii="Times New Roman" w:hAnsi="Times New Roman"/>
          <w:b/>
          <w:bCs/>
        </w:rPr>
      </w:pPr>
      <w:r w:rsidRPr="00151665">
        <w:rPr>
          <w:b/>
          <w:bCs/>
        </w:rPr>
        <w:t>The personal context</w:t>
      </w:r>
    </w:p>
    <w:p w14:paraId="235D7D07" w14:textId="77777777" w:rsidR="00657C1E" w:rsidRPr="00151665" w:rsidRDefault="00657C1E" w:rsidP="00A302A2">
      <w:r w:rsidRPr="00151665">
        <w:t>Beyond interpersonal communication and understanding, several users wished to have a better understanding for their own sake when approaching new projects.</w:t>
      </w:r>
    </w:p>
    <w:p w14:paraId="54924185" w14:textId="721E4C78" w:rsidR="00657C1E" w:rsidRPr="00151665" w:rsidRDefault="00657C1E" w:rsidP="00A302A2">
      <w:pPr>
        <w:pStyle w:val="ListParagraph"/>
        <w:numPr>
          <w:ilvl w:val="0"/>
          <w:numId w:val="5"/>
        </w:numPr>
      </w:pPr>
      <w:r w:rsidRPr="00151665">
        <w:t>Gain a deeper understanding of the users.</w:t>
      </w:r>
    </w:p>
    <w:p w14:paraId="09E86C34" w14:textId="388B7DE9" w:rsidR="00657C1E" w:rsidRPr="00151665" w:rsidRDefault="00657C1E" w:rsidP="00A302A2">
      <w:pPr>
        <w:pStyle w:val="ListParagraph"/>
        <w:numPr>
          <w:ilvl w:val="0"/>
          <w:numId w:val="5"/>
        </w:numPr>
      </w:pPr>
      <w:r w:rsidRPr="00151665">
        <w:t>Get an understanding of the digital landscape from multiple perspectives.</w:t>
      </w:r>
    </w:p>
    <w:p w14:paraId="348BB50C" w14:textId="471F9F9E" w:rsidR="00657C1E" w:rsidRPr="00151665" w:rsidRDefault="00657C1E" w:rsidP="00A302A2">
      <w:pPr>
        <w:pStyle w:val="ListParagraph"/>
        <w:numPr>
          <w:ilvl w:val="0"/>
          <w:numId w:val="5"/>
        </w:numPr>
      </w:pPr>
      <w:r w:rsidRPr="00151665">
        <w:t>Find related solutions to build more effective workflows and draw new connections.</w:t>
      </w:r>
    </w:p>
    <w:p w14:paraId="6EAD6300" w14:textId="2E1B89F1" w:rsidR="00657C1E" w:rsidRPr="00151665" w:rsidRDefault="00657C1E" w:rsidP="00A302A2">
      <w:pPr>
        <w:pStyle w:val="ListParagraph"/>
        <w:numPr>
          <w:ilvl w:val="0"/>
          <w:numId w:val="5"/>
        </w:numPr>
      </w:pPr>
      <w:r w:rsidRPr="00151665">
        <w:t>Concretising projects and determining project directions.</w:t>
      </w:r>
    </w:p>
    <w:p w14:paraId="1FD11131" w14:textId="6168729A" w:rsidR="00657C1E" w:rsidRPr="00151665" w:rsidRDefault="00657C1E" w:rsidP="00657C1E">
      <w:pPr>
        <w:pStyle w:val="ListParagraph"/>
        <w:numPr>
          <w:ilvl w:val="0"/>
          <w:numId w:val="5"/>
        </w:numPr>
      </w:pPr>
      <w:r w:rsidRPr="00151665">
        <w:t>The overview can be used as a personal “</w:t>
      </w:r>
      <w:r w:rsidRPr="00151665">
        <w:rPr>
          <w:i/>
          <w:iCs/>
        </w:rPr>
        <w:t>quality assurance</w:t>
      </w:r>
      <w:r w:rsidRPr="00151665">
        <w:t>” to situate oneself within the larger scope of the digital solution landscape.</w:t>
      </w:r>
    </w:p>
    <w:p w14:paraId="328D4BFC" w14:textId="77777777" w:rsidR="00657C1E" w:rsidRPr="00151665" w:rsidRDefault="00657C1E" w:rsidP="00A302A2">
      <w:pPr>
        <w:pStyle w:val="Heading4"/>
      </w:pPr>
      <w:r w:rsidRPr="00151665">
        <w:t>Finding Information</w:t>
      </w:r>
    </w:p>
    <w:p w14:paraId="71A8CB73" w14:textId="77777777" w:rsidR="00657C1E" w:rsidRPr="00151665" w:rsidRDefault="00657C1E" w:rsidP="00A302A2">
      <w:pPr>
        <w:rPr>
          <w:rFonts w:ascii="Times New Roman" w:hAnsi="Times New Roman"/>
        </w:rPr>
      </w:pPr>
      <w:r w:rsidRPr="00151665">
        <w:t>When asked how the designers approach finding information about specific solutions in their work, they all said that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old-fashioned” methods of gaining information, namely booking meetings, sending messages, and e-mails. However, a limiting factor in this emergent system is that one's access to information directly correlates with the size of one's personal network, leading to situations where junior co-workers are unintentionally restricted from relevant data compared to older co-workers with a more extensive network.</w:t>
      </w:r>
    </w:p>
    <w:p w14:paraId="7391F0DD" w14:textId="5699FBAD" w:rsidR="00657C1E" w:rsidRPr="00151665" w:rsidRDefault="00657C1E" w:rsidP="00A302A2">
      <w:pPr>
        <w:pStyle w:val="ListParagraph"/>
        <w:numPr>
          <w:ilvl w:val="0"/>
          <w:numId w:val="5"/>
        </w:numPr>
      </w:pPr>
      <w:r w:rsidRPr="00151665">
        <w:t>Information access depends on the personal network of each designer.</w:t>
      </w:r>
    </w:p>
    <w:p w14:paraId="40D23251" w14:textId="7B6BB261" w:rsidR="00657C1E" w:rsidRPr="00151665" w:rsidRDefault="00657C1E" w:rsidP="00A302A2">
      <w:pPr>
        <w:pStyle w:val="ListParagraph"/>
        <w:numPr>
          <w:ilvl w:val="0"/>
          <w:numId w:val="5"/>
        </w:numPr>
      </w:pPr>
      <w:r w:rsidRPr="00151665">
        <w:t>Multiple intranet portals with bad search engines and UX lead to them being wholly unused as sources of information.</w:t>
      </w:r>
    </w:p>
    <w:p w14:paraId="07C0CF01" w14:textId="4858A266" w:rsidR="00657C1E" w:rsidRPr="00151665" w:rsidRDefault="00657C1E" w:rsidP="00A302A2">
      <w:pPr>
        <w:pStyle w:val="ListParagraph"/>
        <w:numPr>
          <w:ilvl w:val="0"/>
          <w:numId w:val="5"/>
        </w:numPr>
      </w:pPr>
      <w:r w:rsidRPr="00151665">
        <w:t>Most designers contact other people through e-mails, Microsoft Teams chats, and book meetings to get the information they are after.</w:t>
      </w:r>
    </w:p>
    <w:p w14:paraId="0AD209B2" w14:textId="77777777" w:rsidR="00657C1E" w:rsidRPr="00151665" w:rsidRDefault="00657C1E" w:rsidP="00A302A2">
      <w:pPr>
        <w:pStyle w:val="Heading4"/>
      </w:pPr>
      <w:r w:rsidRPr="00151665">
        <w:t>Issues &amp; Problems</w:t>
      </w:r>
    </w:p>
    <w:p w14:paraId="36CAAB36" w14:textId="77777777" w:rsidR="00657C1E" w:rsidRPr="00151665" w:rsidRDefault="00657C1E" w:rsidP="00A302A2">
      <w:pPr>
        <w:rPr>
          <w:rFonts w:ascii="Times New Roman" w:hAnsi="Times New Roman"/>
        </w:rPr>
      </w:pPr>
      <w:r w:rsidRPr="00151665">
        <w:t xml:space="preserve">Throughout the interviews, the issues described through the problem statement issued by IKEA become more prominent and concretised. These issues affect the UX Team and their work processes but are also evident </w:t>
      </w:r>
      <w:r w:rsidRPr="00151665">
        <w:lastRenderedPageBreak/>
        <w:t xml:space="preserve">throughout the organisation in the touchpoints between teams. There are multiple reasons why these issues exist within IKEA. One is the </w:t>
      </w:r>
      <w:proofErr w:type="gramStart"/>
      <w:r w:rsidRPr="00151665">
        <w:t>aforementioned lack</w:t>
      </w:r>
      <w:proofErr w:type="gramEnd"/>
      <w:r w:rsidRPr="00151665">
        <w:t xml:space="preserve"> of consistent access to solution information within the organisation. Through the mapping design made within this project's scope, some of these issues could be addressed and lessened but would require an organisational effort to fix completely.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p>
    <w:p w14:paraId="44FF4B48" w14:textId="7420D638" w:rsidR="00657C1E" w:rsidRPr="00151665" w:rsidRDefault="00657C1E" w:rsidP="00A302A2">
      <w:pPr>
        <w:pStyle w:val="ListParagraph"/>
        <w:numPr>
          <w:ilvl w:val="0"/>
          <w:numId w:val="5"/>
        </w:numPr>
      </w:pPr>
      <w:r w:rsidRPr="00151665">
        <w:t>There is a lack of communication and shared data between teams.</w:t>
      </w:r>
    </w:p>
    <w:p w14:paraId="10F7F5BB" w14:textId="1593DD3D" w:rsidR="00657C1E" w:rsidRPr="00151665" w:rsidRDefault="00657C1E" w:rsidP="00A302A2">
      <w:pPr>
        <w:pStyle w:val="ListParagraph"/>
        <w:numPr>
          <w:ilvl w:val="0"/>
          <w:numId w:val="5"/>
        </w:numPr>
      </w:pPr>
      <w:r w:rsidRPr="00151665">
        <w:t>The lack of consensus and landscape contextualising often leads to overlapping projects.</w:t>
      </w:r>
    </w:p>
    <w:p w14:paraId="139AC1FB" w14:textId="35F35D52" w:rsidR="00657C1E" w:rsidRPr="00151665" w:rsidRDefault="00657C1E" w:rsidP="00A302A2">
      <w:pPr>
        <w:pStyle w:val="ListParagraph"/>
        <w:numPr>
          <w:ilvl w:val="0"/>
          <w:numId w:val="5"/>
        </w:numPr>
      </w:pPr>
      <w:r w:rsidRPr="00151665">
        <w:t>Those who discover overlaps are usually senior designers with a more extensive understanding of the digital landscape through work experience.</w:t>
      </w:r>
    </w:p>
    <w:p w14:paraId="331072C1" w14:textId="5F0E678C" w:rsidR="00657C1E" w:rsidRPr="00151665" w:rsidRDefault="00657C1E" w:rsidP="00A302A2">
      <w:pPr>
        <w:pStyle w:val="ListParagraph"/>
        <w:numPr>
          <w:ilvl w:val="0"/>
          <w:numId w:val="5"/>
        </w:numPr>
      </w:pPr>
      <w:r w:rsidRPr="00151665">
        <w:t>Much time is spent on projects researching problems already solved by other solutions.</w:t>
      </w:r>
    </w:p>
    <w:p w14:paraId="190F3546" w14:textId="6A609844" w:rsidR="00657C1E" w:rsidRPr="00151665" w:rsidRDefault="00657C1E" w:rsidP="00A302A2">
      <w:pPr>
        <w:pStyle w:val="ListParagraph"/>
        <w:numPr>
          <w:ilvl w:val="0"/>
          <w:numId w:val="5"/>
        </w:numPr>
      </w:pPr>
      <w:r w:rsidRPr="00151665">
        <w:t>Seeing a greater context outside your project space is difficult. “</w:t>
      </w:r>
      <w:r w:rsidRPr="00151665">
        <w:rPr>
          <w:i/>
          <w:iCs/>
        </w:rPr>
        <w:t>We tend to work a lot in silos</w:t>
      </w:r>
      <w:r w:rsidRPr="00151665">
        <w:t>”.</w:t>
      </w:r>
    </w:p>
    <w:p w14:paraId="777B8C21" w14:textId="77777777" w:rsidR="00657C1E" w:rsidRPr="00151665" w:rsidRDefault="00657C1E" w:rsidP="00A302A2">
      <w:pPr>
        <w:pStyle w:val="Heading4"/>
      </w:pPr>
      <w:r w:rsidRPr="00151665">
        <w:t>Governance</w:t>
      </w:r>
    </w:p>
    <w:p w14:paraId="113609C4" w14:textId="4A63AB95" w:rsidR="00657C1E" w:rsidRPr="00151665" w:rsidRDefault="00657C1E" w:rsidP="00A302A2">
      <w:pPr>
        <w:rPr>
          <w:rFonts w:ascii="Times New Roman" w:hAnsi="Times New Roman"/>
        </w:rPr>
      </w:pPr>
      <w:r w:rsidRPr="00151665">
        <w:t xml:space="preserve">The leading issue in why previous mappings failed was the unclear picture of </w:t>
      </w:r>
      <w:r w:rsidRPr="00151665">
        <w:rPr>
          <w:i/>
          <w:iCs/>
        </w:rPr>
        <w:t>mapping governance</w:t>
      </w:r>
      <w:r w:rsidRPr="00151665">
        <w:t xml:space="preserve">, who owned the mapping? The governance theme affects a scope much larger than defined in this project but is nonetheless critical to the reception and future deployment of mapping solutions, as will be developed later in the section </w:t>
      </w:r>
      <w:r w:rsidRPr="00151665">
        <w:rPr>
          <w:i/>
          <w:iCs/>
        </w:rPr>
        <w:t>Previous Mappings</w:t>
      </w:r>
      <w:r w:rsidRPr="00151665">
        <w:t xml:space="preserve">. The main stakeholders of this project are the UX Team, and the prototype is therefore focused on their perspective. However, th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p>
    <w:p w14:paraId="61215C19" w14:textId="6C0B5CF0" w:rsidR="00657C1E" w:rsidRPr="00151665" w:rsidRDefault="00657C1E" w:rsidP="00A302A2">
      <w:pPr>
        <w:pStyle w:val="ListParagraph"/>
        <w:numPr>
          <w:ilvl w:val="0"/>
          <w:numId w:val="5"/>
        </w:numPr>
      </w:pPr>
      <w:r w:rsidRPr="00151665">
        <w:t xml:space="preserve">Who </w:t>
      </w:r>
      <w:r w:rsidRPr="00151665">
        <w:rPr>
          <w:i/>
          <w:iCs/>
        </w:rPr>
        <w:t>owns</w:t>
      </w:r>
      <w:r w:rsidRPr="00151665">
        <w:t xml:space="preserve"> the mapping?</w:t>
      </w:r>
    </w:p>
    <w:p w14:paraId="57D71840" w14:textId="4392DC9A" w:rsidR="00657C1E" w:rsidRPr="00151665" w:rsidRDefault="00657C1E" w:rsidP="00A302A2">
      <w:pPr>
        <w:pStyle w:val="ListParagraph"/>
        <w:numPr>
          <w:ilvl w:val="0"/>
          <w:numId w:val="5"/>
        </w:numPr>
      </w:pPr>
      <w:r w:rsidRPr="00151665">
        <w:t>How could you connect UX Designers in different projects?</w:t>
      </w:r>
    </w:p>
    <w:p w14:paraId="71CA420A" w14:textId="727B11E0" w:rsidR="00657C1E" w:rsidRPr="00151665" w:rsidRDefault="00657C1E" w:rsidP="00A302A2">
      <w:pPr>
        <w:pStyle w:val="ListParagraph"/>
        <w:numPr>
          <w:ilvl w:val="0"/>
          <w:numId w:val="5"/>
        </w:numPr>
      </w:pPr>
      <w:r w:rsidRPr="00151665">
        <w:t>How would you present the map to an outer stakeholder?</w:t>
      </w:r>
    </w:p>
    <w:p w14:paraId="77545DF5" w14:textId="03085960" w:rsidR="00657C1E" w:rsidRPr="00151665" w:rsidRDefault="00657C1E" w:rsidP="00A302A2">
      <w:pPr>
        <w:pStyle w:val="ListParagraph"/>
        <w:numPr>
          <w:ilvl w:val="0"/>
          <w:numId w:val="5"/>
        </w:numPr>
      </w:pPr>
      <w:r w:rsidRPr="00151665">
        <w:t>How to present multiple perspectives for a common understanding?</w:t>
      </w:r>
    </w:p>
    <w:p w14:paraId="7AA58898" w14:textId="3B7E4809" w:rsidR="00657C1E" w:rsidRPr="00151665" w:rsidRDefault="00657C1E" w:rsidP="00A302A2">
      <w:pPr>
        <w:pStyle w:val="ListParagraph"/>
        <w:numPr>
          <w:ilvl w:val="0"/>
          <w:numId w:val="5"/>
        </w:numPr>
      </w:pPr>
      <w:r w:rsidRPr="00151665">
        <w:t>Empower junior designers with their learning and independence.</w:t>
      </w:r>
    </w:p>
    <w:p w14:paraId="3B763484" w14:textId="77777777" w:rsidR="00657C1E" w:rsidRPr="00151665" w:rsidRDefault="00657C1E" w:rsidP="00A302A2">
      <w:pPr>
        <w:pStyle w:val="Heading4"/>
      </w:pPr>
      <w:r w:rsidRPr="00151665">
        <w:t>Previous Mappings</w:t>
      </w:r>
    </w:p>
    <w:p w14:paraId="0EED851C" w14:textId="48A7EED4" w:rsidR="00657C1E" w:rsidRPr="00151665" w:rsidRDefault="00657C1E" w:rsidP="00A302A2">
      <w:pPr>
        <w:rPr>
          <w:rFonts w:ascii="Times New Roman" w:hAnsi="Times New Roman"/>
        </w:rPr>
      </w:pPr>
      <w:r w:rsidRPr="00151665">
        <w:t xml:space="preserve">Prior to this project, some attempts have been made at mapping the solution landscape. However, they have failed to survive longer than the projects they were designed for several reasons. One issue was that the mappings were too specific and designed from a single perspective in the project, providing useful insights. However, it was created only within the project scope, leading to much time spent on research and design that was thrown out afterwards. </w:t>
      </w:r>
      <w:r w:rsidRPr="00151665">
        <w:lastRenderedPageBreak/>
        <w:t>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largely through manual inputs requiring many work hours spent to keep the mapping up to date.</w:t>
      </w:r>
    </w:p>
    <w:p w14:paraId="49184063" w14:textId="3AC084B8" w:rsidR="00657C1E" w:rsidRPr="00151665" w:rsidRDefault="00657C1E" w:rsidP="00A302A2">
      <w:pPr>
        <w:pStyle w:val="ListParagraph"/>
        <w:numPr>
          <w:ilvl w:val="0"/>
          <w:numId w:val="5"/>
        </w:numPr>
      </w:pPr>
      <w:r w:rsidRPr="00151665">
        <w:t>Too specialised and constrained to specific projects.</w:t>
      </w:r>
    </w:p>
    <w:p w14:paraId="426AFF2A" w14:textId="12126EDD" w:rsidR="00657C1E" w:rsidRPr="00151665" w:rsidRDefault="00657C1E" w:rsidP="00A302A2">
      <w:pPr>
        <w:pStyle w:val="ListParagraph"/>
        <w:numPr>
          <w:ilvl w:val="0"/>
          <w:numId w:val="5"/>
        </w:numPr>
      </w:pPr>
      <w:r w:rsidRPr="00151665">
        <w:t>Focused on singular perspectives.</w:t>
      </w:r>
    </w:p>
    <w:p w14:paraId="1DCBC900" w14:textId="1059BC2C" w:rsidR="00657C1E" w:rsidRPr="00151665" w:rsidRDefault="00657C1E" w:rsidP="00A302A2">
      <w:pPr>
        <w:pStyle w:val="ListParagraph"/>
        <w:numPr>
          <w:ilvl w:val="0"/>
          <w:numId w:val="5"/>
        </w:numPr>
      </w:pPr>
      <w:r w:rsidRPr="00151665">
        <w:t>Created for the UX Team but not by the UX Team.</w:t>
      </w:r>
    </w:p>
    <w:p w14:paraId="2DEAB734" w14:textId="7636E064" w:rsidR="00657C1E" w:rsidRPr="00151665" w:rsidRDefault="00657C1E" w:rsidP="00A302A2">
      <w:pPr>
        <w:pStyle w:val="ListParagraph"/>
        <w:numPr>
          <w:ilvl w:val="0"/>
          <w:numId w:val="5"/>
        </w:numPr>
      </w:pPr>
      <w:r w:rsidRPr="00151665">
        <w:t>After the project ended, there was no sense of ownership over the mapping.</w:t>
      </w:r>
    </w:p>
    <w:p w14:paraId="20831431" w14:textId="0BC6D69C" w:rsidR="00657C1E" w:rsidRPr="00151665" w:rsidRDefault="00657C1E" w:rsidP="00A302A2">
      <w:pPr>
        <w:pStyle w:val="ListParagraph"/>
        <w:numPr>
          <w:ilvl w:val="0"/>
          <w:numId w:val="5"/>
        </w:numPr>
      </w:pPr>
      <w:r w:rsidRPr="00151665">
        <w:t>Manual input was too time demanding and led to the mappings not being maintained.</w:t>
      </w:r>
    </w:p>
    <w:p w14:paraId="285ED28A" w14:textId="77777777" w:rsidR="00657C1E" w:rsidRPr="00151665" w:rsidRDefault="00657C1E" w:rsidP="00A302A2">
      <w:pPr>
        <w:pStyle w:val="Heading4"/>
      </w:pPr>
      <w:r w:rsidRPr="00151665">
        <w:t>Practicalities</w:t>
      </w:r>
    </w:p>
    <w:p w14:paraId="4D43E48A" w14:textId="1B5AF06C" w:rsidR="00657C1E" w:rsidRPr="00151665" w:rsidRDefault="00657C1E" w:rsidP="00A302A2">
      <w:pPr>
        <w:rPr>
          <w:rFonts w:ascii="Times New Roman" w:hAnsi="Times New Roman"/>
        </w:rPr>
      </w:pPr>
      <w:r w:rsidRPr="00151665">
        <w:t>As a part of the informal interview format, some discussions led to topics regarding practicalities surrounding the project and subsequent prototypes.</w:t>
      </w:r>
    </w:p>
    <w:p w14:paraId="40A36989" w14:textId="3D9DE881" w:rsidR="00657C1E" w:rsidRPr="00151665" w:rsidRDefault="00657C1E" w:rsidP="00A302A2">
      <w:pPr>
        <w:pStyle w:val="ListParagraph"/>
        <w:numPr>
          <w:ilvl w:val="0"/>
          <w:numId w:val="5"/>
        </w:numPr>
      </w:pPr>
      <w:r w:rsidRPr="00151665">
        <w:t>Would mainly use the mapping at the start of projects.</w:t>
      </w:r>
    </w:p>
    <w:p w14:paraId="581479B8" w14:textId="1733C5DF" w:rsidR="00657C1E" w:rsidRPr="00151665" w:rsidRDefault="00657C1E" w:rsidP="00A302A2">
      <w:pPr>
        <w:pStyle w:val="ListParagraph"/>
        <w:numPr>
          <w:ilvl w:val="0"/>
          <w:numId w:val="5"/>
        </w:numPr>
      </w:pPr>
      <w:r w:rsidRPr="00151665">
        <w:t>Values the insights gained as a point of departure.</w:t>
      </w:r>
    </w:p>
    <w:p w14:paraId="45F4C6AD" w14:textId="103C944E" w:rsidR="009A3C6F" w:rsidRPr="00151665" w:rsidRDefault="00657C1E" w:rsidP="009A3C6F">
      <w:pPr>
        <w:pStyle w:val="ListParagraph"/>
        <w:numPr>
          <w:ilvl w:val="0"/>
          <w:numId w:val="5"/>
        </w:numPr>
      </w:pPr>
      <w:r w:rsidRPr="00151665">
        <w:t>Prefers to use tools already in their toolbox.</w:t>
      </w:r>
    </w:p>
    <w:p w14:paraId="118FC483" w14:textId="5E2D82CA" w:rsidR="009B2C81" w:rsidRPr="00151665" w:rsidRDefault="009B2C81" w:rsidP="009B2C81">
      <w:pPr>
        <w:pStyle w:val="Heading4"/>
      </w:pPr>
      <w:commentRangeStart w:id="45"/>
      <w:r w:rsidRPr="00151665">
        <w:t>In summary</w:t>
      </w:r>
      <w:commentRangeEnd w:id="45"/>
      <w:r w:rsidRPr="00151665">
        <w:rPr>
          <w:rStyle w:val="CommentReference"/>
          <w:rFonts w:ascii="Georgia" w:hAnsi="Georgia"/>
          <w:i w:val="0"/>
          <w:color w:val="auto"/>
        </w:rPr>
        <w:commentReference w:id="45"/>
      </w:r>
    </w:p>
    <w:p w14:paraId="6CA11CA0" w14:textId="77777777" w:rsidR="00151665" w:rsidRPr="00151665" w:rsidRDefault="00151665" w:rsidP="00151665">
      <w:pPr>
        <w:pStyle w:val="Heading2"/>
        <w:rPr>
          <w:lang w:val="en-GB"/>
        </w:rPr>
      </w:pPr>
      <w:bookmarkStart w:id="46" w:name="_Toc132900308"/>
      <w:r w:rsidRPr="00151665">
        <w:rPr>
          <w:lang w:val="en-GB"/>
        </w:rPr>
        <w:t>Sketching &amp; Prototyping</w:t>
      </w:r>
      <w:bookmarkEnd w:id="46"/>
    </w:p>
    <w:p w14:paraId="7BD411CB" w14:textId="52BB1098" w:rsidR="00151665" w:rsidRDefault="006B3E39" w:rsidP="00151665">
      <w:pPr>
        <w:pStyle w:val="Heading3"/>
      </w:pPr>
      <w:bookmarkStart w:id="47" w:name="_Toc132900309"/>
      <w:r>
        <w:t>Prototyping methodology</w:t>
      </w:r>
      <w:bookmarkEnd w:id="47"/>
    </w:p>
    <w:p w14:paraId="43959B97" w14:textId="12A00D32" w:rsidR="006B3E39" w:rsidRDefault="004172B2" w:rsidP="006B3E39">
      <w:pPr>
        <w:pStyle w:val="Heading4"/>
      </w:pPr>
      <w:commentRangeStart w:id="48"/>
      <w:r>
        <w:t xml:space="preserve">Prototyping </w:t>
      </w:r>
      <w:commentRangeEnd w:id="48"/>
      <w:r>
        <w:rPr>
          <w:rStyle w:val="CommentReference"/>
          <w:rFonts w:ascii="Georgia" w:hAnsi="Georgia"/>
          <w:i w:val="0"/>
          <w:color w:val="auto"/>
        </w:rPr>
        <w:commentReference w:id="48"/>
      </w:r>
      <w:r>
        <w:t>as an Interaction Designer</w:t>
      </w:r>
    </w:p>
    <w:p w14:paraId="18CBA251" w14:textId="6A8B1DCC" w:rsidR="006B3E39" w:rsidRDefault="006B3E39" w:rsidP="006B3E39">
      <w:pPr>
        <w:pStyle w:val="Heading4"/>
      </w:pPr>
      <w:r>
        <w:t>Wizard of Oz</w:t>
      </w:r>
    </w:p>
    <w:p w14:paraId="55D5BBE0" w14:textId="1ACF3E04" w:rsidR="00AF1228" w:rsidRPr="00151665" w:rsidRDefault="00C27233" w:rsidP="00AF1228">
      <w:r>
        <w:t xml:space="preserve">Wizard of Oz (WOZ) prototyping is a certain methodological tool when a designer mocks up an interaction flow without implementing full functionality, just as the methods namesake from the 1939 musical with the same name. </w:t>
      </w:r>
      <w:r>
        <w:fldChar w:fldCharType="begin"/>
      </w:r>
      <w:r>
        <w:instrText xml:space="preserve"> ADDIN ZOTERO_ITEM CSL_CITATION {"citationID":"Jg5KttF3","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C27233">
        <w:t>(Dahlbäck et al., 1993)</w:t>
      </w:r>
      <w:r>
        <w:fldChar w:fldCharType="end"/>
      </w:r>
      <w:r>
        <w:t xml:space="preserve"> defines the method as “</w:t>
      </w:r>
      <w:r>
        <w:rPr>
          <w:i/>
          <w:iCs/>
        </w:rPr>
        <w:t>simulating intelligent interfaces (and sometimes also systems)</w:t>
      </w:r>
      <w:r w:rsidR="002154AF">
        <w:rPr>
          <w:i/>
          <w:iCs/>
        </w:rPr>
        <w:t xml:space="preserve"> using so-called Wizard of Oz -studies, </w:t>
      </w:r>
      <w:proofErr w:type="gramStart"/>
      <w:r w:rsidR="002154AF">
        <w:rPr>
          <w:i/>
          <w:iCs/>
        </w:rPr>
        <w:t>i.e.</w:t>
      </w:r>
      <w:proofErr w:type="gramEnd"/>
      <w:r w:rsidR="002154AF">
        <w:rPr>
          <w:i/>
          <w:iCs/>
        </w:rPr>
        <w:t xml:space="preserve"> having a person simulate the interface (and system)</w:t>
      </w:r>
      <w:r>
        <w:t>”</w:t>
      </w:r>
      <w:r w:rsidR="002154AF">
        <w:t xml:space="preserve">. Applications of this method tend to manifest in a spectrum of prototype </w:t>
      </w:r>
      <w:r w:rsidR="004172B2">
        <w:t>fidelities,</w:t>
      </w:r>
      <w:r w:rsidR="002154AF">
        <w:t xml:space="preserve"> but the general end goal is the same, suggest to the user that the system they are interacting with is larger than the sum of its parts.</w:t>
      </w:r>
      <w:r w:rsidR="004172B2">
        <w:t xml:space="preserve"> However, as time and technology changes so to can methodology. As the implementation of the WOZ in this project is not as strictly defined as </w:t>
      </w:r>
      <w:r w:rsidR="004172B2">
        <w:fldChar w:fldCharType="begin"/>
      </w:r>
      <w:r w:rsidR="004172B2">
        <w:instrText xml:space="preserve"> ADDIN ZOTERO_ITEM CSL_CITATION {"citationID":"INU47u2S","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4172B2">
        <w:fldChar w:fldCharType="separate"/>
      </w:r>
      <w:r w:rsidR="004172B2" w:rsidRPr="004172B2">
        <w:t>(Dahlbäck et al., 1993)</w:t>
      </w:r>
      <w:r w:rsidR="004172B2">
        <w:fldChar w:fldCharType="end"/>
      </w:r>
      <w:r w:rsidR="004172B2">
        <w:t xml:space="preserve"> said in the 90’s. It could be argued that interactive prototypes made in Figma allude to a larger implemented space than is available within the prototype scope. Therefore, when I as the designer of the prototype define the limited scope within the prototype with click, hover, and </w:t>
      </w:r>
      <w:r w:rsidR="004172B2">
        <w:lastRenderedPageBreak/>
        <w:t xml:space="preserve">mouse-event states I offload the “wizarding” to the software and can observe the user interacting from a third-person perspective. </w:t>
      </w:r>
    </w:p>
    <w:p w14:paraId="11BB99B3" w14:textId="77777777" w:rsidR="00151665" w:rsidRPr="00151665" w:rsidRDefault="00151665" w:rsidP="00151665">
      <w:pPr>
        <w:pStyle w:val="Heading3"/>
      </w:pPr>
      <w:bookmarkStart w:id="49" w:name="_Toc132900310"/>
      <w:r w:rsidRPr="00151665">
        <w:t>Three-point approach</w:t>
      </w:r>
      <w:bookmarkEnd w:id="49"/>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77777777"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mock-up the designs in Figma and then implement those who were most viable into the live code prototype. In a sense this workflow enabled me to work as an </w:t>
      </w:r>
      <w:proofErr w:type="spellStart"/>
      <w:r w:rsidRPr="00151665">
        <w:t>ideator</w:t>
      </w:r>
      <w:proofErr w:type="spellEnd"/>
      <w:r w:rsidRPr="00151665">
        <w:t>, a designer, and a developer while doing design hand-offs between each stage. By working iteratively and filtering the design proposals through his regimen of different mediums I also played on my strengths as a designer, which is mainly visual, so when the design came to a point of implementation in code it would be the design most fitting for both my skills and the design in general.</w:t>
      </w:r>
    </w:p>
    <w:p w14:paraId="73259651" w14:textId="6BA7E992"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as displayed in (Table 2). As the table suggests, the limitations of one medium </w:t>
      </w:r>
      <w:proofErr w:type="gramStart"/>
      <w:r w:rsidR="006E3755">
        <w:t>is</w:t>
      </w:r>
      <w:proofErr w:type="gramEnd"/>
      <w:r w:rsidRPr="00151665">
        <w:t xml:space="preserve"> covered by another and they complement each other in the workflow I have chosen to use here.</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6CE03D2B" w14:textId="12CCA0F2" w:rsidR="001F4DE9" w:rsidRDefault="00151665" w:rsidP="005036FC">
      <w:pPr>
        <w:pStyle w:val="Caption"/>
        <w:jc w:val="center"/>
      </w:pPr>
      <w:commentRangeStart w:id="50"/>
      <w:r w:rsidRPr="00151665">
        <w:t xml:space="preserve">Table </w:t>
      </w:r>
      <w:commentRangeEnd w:id="50"/>
      <w:r w:rsidR="008D11E7">
        <w:rPr>
          <w:rStyle w:val="CommentReference"/>
          <w:i w:val="0"/>
          <w:iCs w:val="0"/>
        </w:rPr>
        <w:commentReference w:id="50"/>
      </w:r>
      <w:r w:rsidRPr="00151665">
        <w:fldChar w:fldCharType="begin"/>
      </w:r>
      <w:r w:rsidRPr="00151665">
        <w:instrText xml:space="preserve"> SEQ Table \* ARABIC </w:instrText>
      </w:r>
      <w:r w:rsidRPr="00151665">
        <w:fldChar w:fldCharType="separate"/>
      </w:r>
      <w:r w:rsidRPr="00151665">
        <w:rPr>
          <w:noProof/>
        </w:rPr>
        <w:t>2</w:t>
      </w:r>
      <w:r w:rsidRPr="00151665">
        <w:fldChar w:fldCharType="end"/>
      </w:r>
      <w:r w:rsidRPr="00151665">
        <w:t>. The benefits and drawbacks of the prototyping methods</w:t>
      </w:r>
    </w:p>
    <w:p w14:paraId="7495B1CB" w14:textId="77777777" w:rsidR="005036FC" w:rsidRPr="005036FC" w:rsidRDefault="005036FC" w:rsidP="005036FC"/>
    <w:p w14:paraId="0F62189A" w14:textId="6D6C5F3C" w:rsidR="001F4DE9" w:rsidRDefault="001F4DE9" w:rsidP="001F4DE9">
      <w:r>
        <w:t>Each medium was used according to its strengths in comparison to the others. Sketching on paper is by far the fastest of these methods regarding the amount of progress you can make in relation to the amount of effort required. By setting a limit on ideation sessions (</w:t>
      </w:r>
      <w:proofErr w:type="gramStart"/>
      <w:r>
        <w:t>e.g.</w:t>
      </w:r>
      <w:proofErr w:type="gramEnd"/>
      <w:r>
        <w:t xml:space="preserve"> 5 minutes of sketching per input) a large amount of concepts could be prototyped in a short amount of time (Figure 2).</w:t>
      </w:r>
      <w:r w:rsidR="005036FC">
        <w:t xml:space="preserve"> By disregarding visual specifics and keeping the sketches low-fidelity advanced visuals and interactions can be abstracted and represented without a larger time investment in comparison the other mediums. However, the limiting factor of paper sketches is the inability to implement more complex interactions and user flows.</w:t>
      </w:r>
    </w:p>
    <w:p w14:paraId="47428F1C" w14:textId="77777777" w:rsidR="001F4DE9" w:rsidRDefault="001F4DE9" w:rsidP="005036FC">
      <w:pPr>
        <w:keepNext/>
        <w:jc w:val="center"/>
      </w:pPr>
      <w:r>
        <w:rPr>
          <w:noProof/>
        </w:rPr>
        <w:lastRenderedPageBreak/>
        <w:drawing>
          <wp:inline distT="0" distB="0" distL="0" distR="0" wp14:anchorId="702667B4" wp14:editId="6EAEC2A5">
            <wp:extent cx="3802456" cy="2293284"/>
            <wp:effectExtent l="0" t="0" r="0" b="571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456" cy="2293284"/>
                    </a:xfrm>
                    <a:prstGeom prst="rect">
                      <a:avLst/>
                    </a:prstGeom>
                  </pic:spPr>
                </pic:pic>
              </a:graphicData>
            </a:graphic>
          </wp:inline>
        </w:drawing>
      </w:r>
    </w:p>
    <w:p w14:paraId="69A4F4DC" w14:textId="3FBD6474" w:rsidR="001F4DE9" w:rsidRDefault="001F4DE9" w:rsidP="001F4DE9">
      <w:pPr>
        <w:pStyle w:val="Caption"/>
        <w:jc w:val="center"/>
      </w:pPr>
      <w:r>
        <w:t xml:space="preserve">Figure </w:t>
      </w:r>
      <w:r>
        <w:fldChar w:fldCharType="begin"/>
      </w:r>
      <w:r>
        <w:instrText xml:space="preserve"> SEQ Figure \* ARABIC </w:instrText>
      </w:r>
      <w:r>
        <w:fldChar w:fldCharType="separate"/>
      </w:r>
      <w:r w:rsidR="009D2D61">
        <w:rPr>
          <w:noProof/>
        </w:rPr>
        <w:t>2</w:t>
      </w:r>
      <w:r>
        <w:fldChar w:fldCharType="end"/>
      </w:r>
      <w:r>
        <w:t>. Sketch prototypes</w:t>
      </w:r>
    </w:p>
    <w:p w14:paraId="013FE29D" w14:textId="0BEFBE9E" w:rsidR="005036FC" w:rsidRPr="005036FC" w:rsidRDefault="005036FC" w:rsidP="005036FC">
      <w:r>
        <w:t xml:space="preserve">When </w:t>
      </w:r>
      <w:proofErr w:type="gramStart"/>
      <w:r>
        <w:t>a sufficient number of</w:t>
      </w:r>
      <w:proofErr w:type="gramEnd"/>
      <w:r>
        <w:t xml:space="preserve"> sketches was done the most viable options were picked to be further iterated upon in Figma. Which sketch to be picked was based on its relevancy to the total user experience </w:t>
      </w:r>
      <w:r w:rsidR="001F4B5C">
        <w:t>regarding</w:t>
      </w:r>
      <w:r>
        <w:t xml:space="preserve"> the problem statement and the user research. By building custom components using Figma’s component library function allowed me to quickly implement a design system that could be iterated upon to create different variations and designs</w:t>
      </w:r>
      <w:r w:rsidR="0024786A">
        <w:t xml:space="preserve"> (Figure 3)</w:t>
      </w:r>
      <w:r>
        <w:t>.</w:t>
      </w:r>
      <w:r w:rsidR="00E33C1E">
        <w:t xml:space="preserve"> The benefit of iterating further in higher fidelity using Figma was that certain design flaws hidden in the abstractions of the paper sketches showed themselves.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 </w:t>
      </w:r>
      <w:r w:rsidR="001F4B5C">
        <w:t xml:space="preserve">The layout design and content displayed was based on user reflections from the initial interviews as well as related visualisation software such as Google Maps </w:t>
      </w:r>
      <w:r w:rsidR="001F4B5C">
        <w:fldChar w:fldCharType="begin"/>
      </w:r>
      <w:r w:rsidR="001F4B5C">
        <w:instrText xml:space="preserve"> ADDIN ZOTERO_ITEM CSL_CITATION {"citationID":"eTrsvUxS","properties":{"formattedCitation":"({\\i{}Google Maps}, n.d.)","plainCitation":"(Google Maps, n.d.)","noteIndex":0},"citationItems":[{"id":574,"uris":["http://zotero.org/users/11020722/items/TGJH9R3J"],"itemData":{"id":574,"type":"webpage","abstract":"Find local businesses, view maps and get driving directions in Google Maps.","container-title":"Google Maps","language":"sv","title":"Google Maps","URL":"https://www.google.com/maps/@55.5880384,13.0322337,14z","accessed":{"date-parts":[["2023",4,11]]}}}],"schema":"https://github.com/citation-style-language/schema/raw/master/csl-citation.json"} </w:instrText>
      </w:r>
      <w:r w:rsidR="001F4B5C">
        <w:fldChar w:fldCharType="separate"/>
      </w:r>
      <w:r w:rsidR="001F4B5C" w:rsidRPr="001F4B5C">
        <w:t>(</w:t>
      </w:r>
      <w:r w:rsidR="001F4B5C" w:rsidRPr="001F4B5C">
        <w:rPr>
          <w:i/>
          <w:iCs/>
        </w:rPr>
        <w:t>Google Maps</w:t>
      </w:r>
      <w:r w:rsidR="001F4B5C" w:rsidRPr="001F4B5C">
        <w:t>, n.d.)</w:t>
      </w:r>
      <w:r w:rsidR="001F4B5C">
        <w:fldChar w:fldCharType="end"/>
      </w:r>
      <w:r w:rsidR="001F4B5C">
        <w:t xml:space="preserve"> and Connected Papers </w:t>
      </w:r>
      <w:r w:rsidR="001F4B5C">
        <w:fldChar w:fldCharType="begin"/>
      </w:r>
      <w:r w:rsidR="001F4B5C">
        <w:instrText xml:space="preserve"> ADDIN ZOTERO_ITEM CSL_CITATION {"citationID":"fQkg5NPT","properties":{"formattedCitation":"({\\i{}Connected Papers | Find and Explore Academic Papers}, n.d.)","plainCitation":"(Connected Papers | Find and Explore Academic Papers, n.d.)","noteIndex":0},"citationItems":[{"id":573,"uris":["http://zotero.org/users/11020722/items/ZCQI433M"],"itemData":{"id":573,"type":"webpage","abstract":"A unique, visual tool to help researchers and applied scientists find and explore papers relevant to their field of work.","language":"en","title":"Connected Papers | Find and explore academic papers","URL":"https://www.connectedpapers.com/","accessed":{"date-parts":[["2023",4,11]]}}}],"schema":"https://github.com/citation-style-language/schema/raw/master/csl-citation.json"} </w:instrText>
      </w:r>
      <w:r w:rsidR="001F4B5C">
        <w:fldChar w:fldCharType="separate"/>
      </w:r>
      <w:r w:rsidR="001F4B5C" w:rsidRPr="001F4B5C">
        <w:t>(</w:t>
      </w:r>
      <w:r w:rsidR="001F4B5C" w:rsidRPr="001F4B5C">
        <w:rPr>
          <w:i/>
          <w:iCs/>
        </w:rPr>
        <w:t>Connected Papers | Find and Explore Academic Papers</w:t>
      </w:r>
      <w:r w:rsidR="001F4B5C" w:rsidRPr="001F4B5C">
        <w:t>, n.d.)</w:t>
      </w:r>
      <w:r w:rsidR="001F4B5C">
        <w:fldChar w:fldCharType="end"/>
      </w:r>
      <w:r w:rsidR="001F4B5C">
        <w:t xml:space="preserve">. In accordance to the research done by </w:t>
      </w:r>
      <w:r w:rsidR="001F4B5C">
        <w:fldChar w:fldCharType="begin"/>
      </w:r>
      <w:r w:rsidR="001F4B5C">
        <w:instrText xml:space="preserve"> ADDIN ZOTERO_ITEM CSL_CITATION {"citationID":"XAorXMw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1F4B5C">
        <w:fldChar w:fldCharType="separate"/>
      </w:r>
      <w:r w:rsidR="001F4B5C">
        <w:rPr>
          <w:noProof/>
        </w:rPr>
        <w:t>(Heer et al., 2007)</w:t>
      </w:r>
      <w:r w:rsidR="001F4B5C">
        <w:fldChar w:fldCharType="end"/>
      </w:r>
      <w:r w:rsidR="001F4B5C">
        <w:t xml:space="preserve"> by creating a design that is reminiscent of software the users are used to and comfortable with you can leverage their prior experience and create an environment with a lower point of entry.</w:t>
      </w:r>
    </w:p>
    <w:p w14:paraId="59CCCD39" w14:textId="77777777" w:rsidR="00A27B95" w:rsidRDefault="00A27B95" w:rsidP="00A27B95">
      <w:pPr>
        <w:keepNext/>
        <w:jc w:val="center"/>
      </w:pPr>
      <w:r w:rsidRPr="00A27B95">
        <w:rPr>
          <w:noProof/>
        </w:rPr>
        <w:lastRenderedPageBreak/>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52C0AA89" w:rsidR="001F4DE9" w:rsidRDefault="00A27B95" w:rsidP="00A27B95">
      <w:pPr>
        <w:pStyle w:val="Caption"/>
        <w:jc w:val="center"/>
      </w:pPr>
      <w:r>
        <w:t xml:space="preserve">Figure </w:t>
      </w:r>
      <w:r>
        <w:fldChar w:fldCharType="begin"/>
      </w:r>
      <w:r>
        <w:instrText xml:space="preserve"> SEQ Figure \* ARABIC </w:instrText>
      </w:r>
      <w:r>
        <w:fldChar w:fldCharType="separate"/>
      </w:r>
      <w:r w:rsidR="009D2D61">
        <w:rPr>
          <w:noProof/>
        </w:rPr>
        <w:t>3</w:t>
      </w:r>
      <w:r>
        <w:fldChar w:fldCharType="end"/>
      </w:r>
      <w:r>
        <w:t>. Iterations on the layout and design language</w:t>
      </w:r>
    </w:p>
    <w:p w14:paraId="538BE6A8" w14:textId="620C98DC" w:rsidR="00DE7FA1" w:rsidRDefault="002B2C57" w:rsidP="006B3E39">
      <w:r>
        <w:t xml:space="preserve">A built-in function in Figma is the ability to mock-up a semi-interactive user flow. </w:t>
      </w:r>
      <w:commentRangeStart w:id="51"/>
      <w:r>
        <w:t xml:space="preserve">Without the need to program in code it is possible </w:t>
      </w:r>
      <w:commentRangeEnd w:id="51"/>
      <w:r>
        <w:rPr>
          <w:rStyle w:val="CommentReference"/>
        </w:rPr>
        <w:commentReference w:id="51"/>
      </w:r>
      <w:r>
        <w:t xml:space="preserve">to design clickable user flows. The benefit of making interactive flows in Figma in comparison to an actual code implementation is the speed of implementation. With the </w:t>
      </w:r>
      <w:proofErr w:type="gramStart"/>
      <w:r>
        <w:t>aforementioned design</w:t>
      </w:r>
      <w:proofErr w:type="gramEnd"/>
      <w:r>
        <w:t xml:space="preserve"> system made with modular components, interactions and flows that would require a larger time investment to code can be first prototyped </w:t>
      </w:r>
      <w:r w:rsidR="00BD0180">
        <w:t xml:space="preserve">and tested. The interactive prototypes made in Figma provide an insight to the </w:t>
      </w:r>
      <w:commentRangeStart w:id="52"/>
      <w:r w:rsidR="00BD0180">
        <w:t>look and fee</w:t>
      </w:r>
      <w:r w:rsidR="006B3E39">
        <w:t>l</w:t>
      </w:r>
      <w:commentRangeEnd w:id="52"/>
      <w:r w:rsidR="00BD0180">
        <w:rPr>
          <w:rStyle w:val="CommentReference"/>
        </w:rPr>
        <w:commentReference w:id="52"/>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it is important to note that the prototypes only </w:t>
      </w:r>
      <w:r w:rsidR="002F2D7C">
        <w:t>exist</w:t>
      </w:r>
      <w:r w:rsidR="006B3E39">
        <w:t xml:space="preserve"> statically within the limited scope in which they were created and are unable to respond dynamically to changing data and more complex interactions.</w:t>
      </w:r>
      <w:r w:rsidR="00A100BA">
        <w:t xml:space="preserve"> </w:t>
      </w:r>
      <w:r w:rsidR="00DE7FA1">
        <w:t>The limitations of the prototyping system show most clearly when prototyping interactions that require multiple states (</w:t>
      </w:r>
      <w:r w:rsidR="00BD0B29">
        <w:t>Figure 4</w:t>
      </w:r>
      <w:r w:rsidR="00DE7FA1">
        <w:t>)</w:t>
      </w:r>
      <w:r w:rsidR="00826185">
        <w:t xml:space="preserve">, where even interactions such as filtering between four options result in an exponential </w:t>
      </w:r>
      <w:r w:rsidR="004B3D05">
        <w:t>number</w:t>
      </w:r>
      <w:r w:rsidR="00826185">
        <w:t xml:space="preserve"> of states that needs manual designing.</w:t>
      </w:r>
    </w:p>
    <w:p w14:paraId="68784469" w14:textId="77777777" w:rsidR="00BD0B29" w:rsidRDefault="00BD0B29" w:rsidP="00BD0B29">
      <w:pPr>
        <w:keepNext/>
        <w:jc w:val="center"/>
      </w:pPr>
      <w:r w:rsidRPr="00BD0B29">
        <w:lastRenderedPageBreak/>
        <w:drawing>
          <wp:inline distT="0" distB="0" distL="0" distR="0" wp14:anchorId="6AC40B41" wp14:editId="29027D08">
            <wp:extent cx="3855316" cy="3767328"/>
            <wp:effectExtent l="0" t="0" r="571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2263" cy="3774117"/>
                    </a:xfrm>
                    <a:prstGeom prst="rect">
                      <a:avLst/>
                    </a:prstGeom>
                  </pic:spPr>
                </pic:pic>
              </a:graphicData>
            </a:graphic>
          </wp:inline>
        </w:drawing>
      </w:r>
    </w:p>
    <w:p w14:paraId="17A46D3F" w14:textId="3F687D48" w:rsidR="00DE7FA1" w:rsidRDefault="00BD0B29" w:rsidP="00BD0B29">
      <w:pPr>
        <w:pStyle w:val="Caption"/>
        <w:jc w:val="center"/>
      </w:pPr>
      <w:r>
        <w:t xml:space="preserve">Figure </w:t>
      </w:r>
      <w:r>
        <w:fldChar w:fldCharType="begin"/>
      </w:r>
      <w:r>
        <w:instrText xml:space="preserve"> SEQ Figure \* ARABIC </w:instrText>
      </w:r>
      <w:r>
        <w:fldChar w:fldCharType="separate"/>
      </w:r>
      <w:r w:rsidR="009D2D61">
        <w:rPr>
          <w:noProof/>
        </w:rPr>
        <w:t>4</w:t>
      </w:r>
      <w:r>
        <w:fldChar w:fldCharType="end"/>
      </w:r>
      <w:r>
        <w:t xml:space="preserve">. Filtering four options requires </w:t>
      </w:r>
      <w:r w:rsidR="0007736F">
        <w:t>many</w:t>
      </w:r>
      <w:r>
        <w:t xml:space="preserve"> intermediate </w:t>
      </w:r>
      <w:r w:rsidR="00D45C3F">
        <w:t>states.</w:t>
      </w:r>
    </w:p>
    <w:p w14:paraId="40CCD21D" w14:textId="6EFC32BA" w:rsidR="001F4DE9" w:rsidRDefault="00A100BA" w:rsidP="00151665">
      <w:r>
        <w:t xml:space="preserve">In that sense, the prototypes made in Figma are </w:t>
      </w:r>
      <w:commentRangeStart w:id="53"/>
      <w:r>
        <w:rPr>
          <w:i/>
          <w:iCs/>
        </w:rPr>
        <w:t xml:space="preserve">Wizard </w:t>
      </w:r>
      <w:commentRangeEnd w:id="53"/>
      <w:r w:rsidR="00AF1228">
        <w:rPr>
          <w:rStyle w:val="CommentReference"/>
        </w:rPr>
        <w:commentReference w:id="53"/>
      </w:r>
      <w:r>
        <w:rPr>
          <w:i/>
          <w:iCs/>
        </w:rPr>
        <w:t>of Oz</w:t>
      </w:r>
      <w:r>
        <w:t xml:space="preserve"> </w:t>
      </w:r>
      <w:r>
        <w:fldChar w:fldCharType="begin"/>
      </w:r>
      <w:r>
        <w:instrText xml:space="preserve"> ADDIN ZOTERO_ITEM CSL_CITATION {"citationID":"uYcp2YSm","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A100BA">
        <w:t>(Dahlbäck et al., 1993)</w:t>
      </w:r>
      <w:r>
        <w:fldChar w:fldCharType="end"/>
      </w:r>
      <w:r>
        <w:t xml:space="preserve"> prototypes; abstractions and visualisations of more complex structures than what is used to power them.</w:t>
      </w:r>
      <w:r w:rsidR="002F2D7C">
        <w:t xml:space="preserve"> Therefore, to prototype more complex interactions that uses dynamic input and output where there is an </w:t>
      </w:r>
      <w:commentRangeStart w:id="54"/>
      <w:r w:rsidR="002F2D7C">
        <w:t xml:space="preserve">action-reaction </w:t>
      </w:r>
      <w:commentRangeEnd w:id="54"/>
      <w:r w:rsidR="004425F5">
        <w:rPr>
          <w:rStyle w:val="CommentReference"/>
        </w:rPr>
        <w:commentReference w:id="54"/>
      </w:r>
      <w:r w:rsidR="002F2D7C">
        <w:t>from the prototype it is necessary to implement in code.</w:t>
      </w:r>
    </w:p>
    <w:p w14:paraId="62B9776E" w14:textId="39B7B6C6" w:rsidR="00D5532B" w:rsidRDefault="00FF228D" w:rsidP="00151665">
      <w:r>
        <w:t xml:space="preserve">The purpose of making prototypes in code is to complement the limitations of the Figma prototypes. However, as previously mentioned, programming takes more time in comparison to the other, more visual, prototyping methods and the focus is more on </w:t>
      </w:r>
      <w:r>
        <w:rPr>
          <w:i/>
          <w:iCs/>
        </w:rPr>
        <w:t>implementation</w:t>
      </w:r>
      <w:r>
        <w:t xml:space="preserve"> rather than </w:t>
      </w:r>
      <w:r>
        <w:rPr>
          <w:i/>
          <w:iCs/>
        </w:rPr>
        <w:t xml:space="preserve">look and feel </w:t>
      </w:r>
      <w:r>
        <w:rPr>
          <w:i/>
          <w:iCs/>
        </w:rPr>
        <w:fldChar w:fldCharType="begin"/>
      </w:r>
      <w:r>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Pr>
          <w:i/>
          <w:iCs/>
        </w:rPr>
        <w:fldChar w:fldCharType="separate"/>
      </w:r>
      <w:r>
        <w:rPr>
          <w:i/>
          <w:iCs/>
          <w:noProof/>
        </w:rPr>
        <w:t>(Houde &amp; Hill, 1997)</w:t>
      </w:r>
      <w:r>
        <w:rPr>
          <w:i/>
          <w:iCs/>
        </w:rPr>
        <w:fldChar w:fldCharType="end"/>
      </w:r>
      <w:r>
        <w:t>.</w:t>
      </w:r>
      <w:r w:rsidR="00BD3120">
        <w:t xml:space="preserve"> The implementation prototypes build upon the </w:t>
      </w:r>
      <w:commentRangeStart w:id="55"/>
      <w:r w:rsidR="00BD3120">
        <w:rPr>
          <w:i/>
          <w:iCs/>
        </w:rPr>
        <w:t>force-graph</w:t>
      </w:r>
      <w:commentRangeEnd w:id="55"/>
      <w:r w:rsidR="00D5532B">
        <w:rPr>
          <w:rStyle w:val="CommentReference"/>
        </w:rPr>
        <w:commentReference w:id="55"/>
      </w:r>
      <w:r w:rsidR="00BD3120">
        <w:t xml:space="preserve"> library created by Vasco Asturiano </w:t>
      </w:r>
      <w:r w:rsidR="00BD3120">
        <w:fldChar w:fldCharType="begin"/>
      </w:r>
      <w:r w:rsidR="00BD3120">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BD3120">
        <w:t xml:space="preserve"> which is a JavaScript library built upon the visualisation library D3.js </w:t>
      </w:r>
      <w:r w:rsidR="00BD3120">
        <w:fldChar w:fldCharType="begin"/>
      </w:r>
      <w:r w:rsidR="00BD3120">
        <w:instrText xml:space="preserve"> ADDIN ZOTERO_ITEM CSL_CITATION {"citationID":"ZC0RAzjp","properties":{"formattedCitation":"(Bostock, n.d.)","plainCitation":"(Bostock, n.d.)","noteIndex":0},"citationItems":[{"id":589,"uris":["http://zotero.org/users/11020722/items/4WJEFMHX"],"itemData":{"id":589,"type":"webpage","abstract":"D3 is a JavaScript library for visualizing data with HTML, SVG, and CSS.","title":"D3.js - Data-Driven Documents","URL":"https://d3js.org/","author":[{"family":"Bostock","given":"Mike"}],"accessed":{"date-parts":[["2023",4,12]]}}}],"schema":"https://github.com/citation-style-language/schema/raw/master/csl-citation.json"} </w:instrText>
      </w:r>
      <w:r w:rsidR="00BD3120">
        <w:fldChar w:fldCharType="separate"/>
      </w:r>
      <w:r w:rsidR="00BD3120">
        <w:rPr>
          <w:noProof/>
        </w:rPr>
        <w:t>(Bostock, n.d.)</w:t>
      </w:r>
      <w:r w:rsidR="00BD3120">
        <w:fldChar w:fldCharType="end"/>
      </w:r>
      <w:r w:rsidR="00BD3120">
        <w:t xml:space="preserve"> and allows users to implement dynamic </w:t>
      </w:r>
      <w:r w:rsidR="00BD3120">
        <w:rPr>
          <w:i/>
          <w:iCs/>
        </w:rPr>
        <w:t>force directed graphs</w:t>
      </w:r>
      <w:r w:rsidR="00BD3120">
        <w:t xml:space="preserve">. </w:t>
      </w:r>
      <w:r w:rsidR="00D5532B">
        <w:t>Besides using JavaScript, the prototype is also built upon a base HTML website with CSS styling.</w:t>
      </w:r>
    </w:p>
    <w:p w14:paraId="2B16992E" w14:textId="0181918D" w:rsidR="004425F5" w:rsidRDefault="00BD3120" w:rsidP="00151665">
      <w:r>
        <w:t xml:space="preserve">The early prototyping stages when doing an implementation prototype consists largely of </w:t>
      </w:r>
      <w:commentRangeStart w:id="56"/>
      <w:r>
        <w:t xml:space="preserve">material exploration </w:t>
      </w:r>
      <w:commentRangeEnd w:id="56"/>
      <w:r>
        <w:rPr>
          <w:rStyle w:val="CommentReference"/>
        </w:rPr>
        <w:commentReference w:id="56"/>
      </w:r>
      <w:r>
        <w:t>and technical exercises to probe both the viability of the method for the developer and how in line the method is with the expected outcome. By exploring and iterating on simple concepts separately such as, reading data from JSON, dynamically updating nodes with JSON data, filtering data points, and implementing user input interactions I could later consolidate learnings and the built-up code base to construct a more comprehensive user flow (Figure 5).</w:t>
      </w:r>
    </w:p>
    <w:p w14:paraId="1419D048" w14:textId="77777777" w:rsidR="00BD3120" w:rsidRDefault="00BD3120" w:rsidP="00BD3120">
      <w:pPr>
        <w:keepNext/>
        <w:jc w:val="center"/>
      </w:pPr>
      <w:r w:rsidRPr="00BD3120">
        <w:lastRenderedPageBreak/>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79556543" w:rsidR="00BD3120" w:rsidRDefault="00BD3120" w:rsidP="00BD3120">
      <w:pPr>
        <w:pStyle w:val="Caption"/>
        <w:jc w:val="center"/>
      </w:pPr>
      <w:r>
        <w:t xml:space="preserve">Figure </w:t>
      </w:r>
      <w:r>
        <w:fldChar w:fldCharType="begin"/>
      </w:r>
      <w:r>
        <w:instrText xml:space="preserve"> SEQ Figure \* ARABIC </w:instrText>
      </w:r>
      <w:r>
        <w:fldChar w:fldCharType="separate"/>
      </w:r>
      <w:r w:rsidR="009D2D61">
        <w:rPr>
          <w:noProof/>
        </w:rPr>
        <w:t>5</w:t>
      </w:r>
      <w:r>
        <w:fldChar w:fldCharType="end"/>
      </w:r>
      <w:r>
        <w:t>. Early functional prototype for first user tests</w:t>
      </w:r>
    </w:p>
    <w:p w14:paraId="2CBC92EE" w14:textId="1CC9B716" w:rsidR="001F4DE9" w:rsidRDefault="00D5532B" w:rsidP="00D5532B">
      <w:r>
        <w:t xml:space="preserve">The data used in the public prototype </w:t>
      </w:r>
      <w:r>
        <w:fldChar w:fldCharType="begin"/>
      </w:r>
      <w:r>
        <w:instrText xml:space="preserve"> ADDIN ZOTERO_ITEM CSL_CITATION {"citationID":"aMrtQPJa","properties":{"formattedCitation":"(Ingelsten, n.d.)","plainCitation":"(Ingelsten, n.d.)","noteIndex":0},"citationItems":[{"id":586,"uris":["http://zotero.org/users/11020722/items/REUQSWR5"],"itemData":{"id":586,"type":"webpage","title":"IxD Thesis 2023","URL":"http://www.inglestone.art/","author":[{"family":"Ingelsten","given":"Olof"}],"accessed":{"date-parts":[["2023",4,12]]}}}],"schema":"https://github.com/citation-style-language/schema/raw/master/csl-citation.json"} </w:instrText>
      </w:r>
      <w:r>
        <w:fldChar w:fldCharType="separate"/>
      </w:r>
      <w:r>
        <w:rPr>
          <w:noProof/>
        </w:rPr>
        <w:t>(Ingelsten, n.d.)</w:t>
      </w:r>
      <w:r>
        <w:fldChar w:fldCharType="end"/>
      </w:r>
      <w:r>
        <w:t xml:space="preserve">(Figure 5) is comprised of made-up solution names, solution owners and roles as the information provided by IKEA is under confidentiality law. However, even though the data is placeholder the interactions and overall user </w:t>
      </w:r>
      <w:commentRangeStart w:id="57"/>
      <w:r>
        <w:t>experience is the same</w:t>
      </w:r>
      <w:commentRangeEnd w:id="57"/>
      <w:r w:rsidR="0033261A">
        <w:rPr>
          <w:rStyle w:val="CommentReference"/>
        </w:rPr>
        <w:commentReference w:id="57"/>
      </w:r>
      <w:r>
        <w:t>.</w:t>
      </w:r>
    </w:p>
    <w:p w14:paraId="61714C10" w14:textId="5350362A" w:rsidR="001F4DE9" w:rsidRPr="0033261A" w:rsidRDefault="0033261A" w:rsidP="001F4DE9">
      <w:r>
        <w:t>For the coming user tests there are two major prototypes to be tested, the Figma prototype, and the implementation prototype. Both approaching the design from different perspectives. The Figma prototype is focused on visual aesthetics and the interactions therein and its aim is to promote discussions with the users about the different representation of the data set. The implementation prototypes focus, while taking visual cues from the Figma design, is to show the user the interaction interplay between the data interface, data, and user through which a discussion of interaction aesthetics could be held. By separating the prototype into two more specialised prototypes I aim to have more focused and directed discussions, taking a lesson from the informal interviews in the research stage.</w:t>
      </w:r>
    </w:p>
    <w:p w14:paraId="64DE75DB" w14:textId="12DE4AA4" w:rsidR="00E96017" w:rsidRDefault="00E96017" w:rsidP="00151665">
      <w:pPr>
        <w:pStyle w:val="Heading2"/>
        <w:rPr>
          <w:lang w:val="en-US"/>
        </w:rPr>
      </w:pPr>
      <w:bookmarkStart w:id="58" w:name="_Toc132900311"/>
      <w:r w:rsidRPr="00A100BA">
        <w:rPr>
          <w:lang w:val="en-US"/>
        </w:rPr>
        <w:t>User testing</w:t>
      </w:r>
      <w:bookmarkEnd w:id="58"/>
    </w:p>
    <w:p w14:paraId="15D47E5A" w14:textId="6815233D" w:rsidR="006623F7" w:rsidRDefault="006623F7" w:rsidP="006623F7">
      <w:pPr>
        <w:pStyle w:val="Heading3"/>
        <w:rPr>
          <w:lang w:val="en-US"/>
        </w:rPr>
      </w:pPr>
      <w:r>
        <w:rPr>
          <w:lang w:val="en-US"/>
        </w:rPr>
        <w:t>Paper about user testing?</w:t>
      </w:r>
    </w:p>
    <w:p w14:paraId="62E285D9" w14:textId="1BEF0334" w:rsidR="00914D03" w:rsidRPr="00914D03" w:rsidRDefault="00914D03" w:rsidP="00914D03">
      <w:pPr>
        <w:pStyle w:val="ListParagraph"/>
        <w:numPr>
          <w:ilvl w:val="0"/>
          <w:numId w:val="5"/>
        </w:numPr>
        <w:rPr>
          <w:lang w:val="sv-SE"/>
        </w:rPr>
      </w:pPr>
      <w:commentRangeStart w:id="59"/>
      <w:r w:rsidRPr="00914D03">
        <w:rPr>
          <w:lang w:val="sv-SE"/>
        </w:rPr>
        <w:t>Har någon på Zotero</w:t>
      </w:r>
      <w:commentRangeEnd w:id="59"/>
      <w:r w:rsidR="0007736F">
        <w:rPr>
          <w:rStyle w:val="CommentReference"/>
        </w:rPr>
        <w:commentReference w:id="59"/>
      </w:r>
    </w:p>
    <w:p w14:paraId="7027BA3C" w14:textId="5AFF31CE" w:rsidR="00E96017" w:rsidRDefault="001D69C1" w:rsidP="00151665">
      <w:pPr>
        <w:pStyle w:val="Heading3"/>
      </w:pPr>
      <w:bookmarkStart w:id="60" w:name="_Toc132900312"/>
      <w:r>
        <w:t xml:space="preserve">Planning and </w:t>
      </w:r>
      <w:bookmarkEnd w:id="60"/>
      <w:r w:rsidR="006623F7">
        <w:t>user test process</w:t>
      </w:r>
    </w:p>
    <w:p w14:paraId="56503948" w14:textId="0642AB5D" w:rsidR="005E2B1E" w:rsidRDefault="005E2B1E" w:rsidP="005E2B1E">
      <w:r>
        <w:t xml:space="preserve">User testing was conducted in two sessions with four of the users that were in the initial interviews. Some more additional testing was done, however, more informally through </w:t>
      </w:r>
      <w:r w:rsidR="00EE4FC0">
        <w:t>other in-person</w:t>
      </w:r>
      <w:r>
        <w:t xml:space="preserve"> meetings and e-mail communication. The testing sessions were staggered with a few days between. This was, in part, due to practicalities of finding times with the users as well as allowing time for iteration between sessions. The additional testing opportunities arose spontaneously through regular discussions where a user, after exclaiming an </w:t>
      </w:r>
      <w:r>
        <w:lastRenderedPageBreak/>
        <w:t xml:space="preserve">interest to try the prototype, </w:t>
      </w:r>
      <w:r w:rsidR="00B86131">
        <w:t>tested and provided feedback on the spot. Similarly, the test done over e-mail was due to one of the initial users falling ill before meeting.</w:t>
      </w:r>
    </w:p>
    <w:p w14:paraId="77C59199" w14:textId="0BCDF9B2" w:rsidR="00B86131" w:rsidRDefault="00B86131" w:rsidP="005E2B1E">
      <w:r>
        <w:t xml:space="preserve">The process of conducting the user test with both the implementation and visual prototype was similar </w:t>
      </w:r>
      <w:r w:rsidR="00071B83">
        <w:t>in structure to the informal interviews held during the early research study. In short, the tests were conducted as follows:</w:t>
      </w:r>
    </w:p>
    <w:p w14:paraId="33810716" w14:textId="706FEB64" w:rsidR="00071B83" w:rsidRDefault="00071B83" w:rsidP="00071B83">
      <w:pPr>
        <w:pStyle w:val="ListParagraph"/>
        <w:numPr>
          <w:ilvl w:val="0"/>
          <w:numId w:val="28"/>
        </w:numPr>
      </w:pPr>
      <w:r>
        <w:t>Reiterate for the user the purpose of the design regarding the initial problem statement and what we talked about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3FF3D44C" w:rsidR="001722E5" w:rsidRDefault="001722E5" w:rsidP="00F5149A">
      <w:pPr>
        <w:pStyle w:val="ListParagraph"/>
        <w:numPr>
          <w:ilvl w:val="0"/>
          <w:numId w:val="28"/>
        </w:numPr>
      </w:pPr>
      <w:r>
        <w:t>Lastly, a discussion with the user where they could go back through the prototypes and point to aspects that could be either changed or improved.</w:t>
      </w:r>
    </w:p>
    <w:p w14:paraId="5FD79009" w14:textId="1C20B02C" w:rsidR="006623F7" w:rsidRDefault="006623F7" w:rsidP="006623F7">
      <w:r>
        <w:t xml:space="preserve">After the user test was finished, I compared and showed the notes I took to assure I had not missed or misinterpreted the </w:t>
      </w:r>
      <w:r w:rsidR="00B8233D">
        <w:t>user’s</w:t>
      </w:r>
      <w:r>
        <w:t xml:space="preserve"> input. The process for the spontaneous user tests followed a similar process although shortened due to their specific circumstances.</w:t>
      </w:r>
    </w:p>
    <w:p w14:paraId="3905E6A3" w14:textId="69A38093" w:rsidR="00A71BC3" w:rsidRPr="00A71BC3" w:rsidRDefault="00A71BC3" w:rsidP="006623F7">
      <w:pPr>
        <w:rPr>
          <w:u w:val="single"/>
        </w:rPr>
      </w:pPr>
      <w:r>
        <w:t xml:space="preserve">The data used in the prototypes is completely fake and fabricated due to organisational secrecy. Testing with internal users I was allowed to use real data, however since the most prototype testing was conducted through a publicly accessible website the data had to be sanitised to </w:t>
      </w:r>
      <w:r>
        <w:rPr>
          <w:i/>
          <w:iCs/>
        </w:rPr>
        <w:t>resemble</w:t>
      </w:r>
      <w:r>
        <w:t xml:space="preserve"> the original data set rather than </w:t>
      </w:r>
      <w:r>
        <w:rPr>
          <w:i/>
          <w:iCs/>
        </w:rPr>
        <w:t>represent</w:t>
      </w:r>
      <w:r>
        <w:t xml:space="preserve"> it. To counteract possible user input regarding this change, the data was formatted in a way that at a cursory glance seemed like real solutions. This was done by imitating the naming schema commonly used in IKEA products e.g., a capitalised Swedish word, often a location or noun for example: “</w:t>
      </w:r>
      <w:r>
        <w:rPr>
          <w:i/>
          <w:iCs/>
        </w:rPr>
        <w:t>MÖCKELN</w:t>
      </w:r>
      <w:r>
        <w:t>”, “</w:t>
      </w:r>
      <w:r>
        <w:rPr>
          <w:i/>
          <w:iCs/>
        </w:rPr>
        <w:t>INSEXNYCKEL</w:t>
      </w:r>
      <w:r>
        <w:t>”, or “</w:t>
      </w:r>
      <w:r>
        <w:rPr>
          <w:i/>
          <w:iCs/>
        </w:rPr>
        <w:t>AGUNNARYD</w:t>
      </w:r>
      <w:r>
        <w:t>”.</w:t>
      </w:r>
    </w:p>
    <w:p w14:paraId="7183CBAC" w14:textId="77777777" w:rsidR="0007736F" w:rsidRDefault="001722E5" w:rsidP="0078609B">
      <w:r>
        <w:t xml:space="preserve">Since the main user group on this project consists of UX Designers, the method of user testing relied on the </w:t>
      </w:r>
      <w:r w:rsidR="006623F7">
        <w:t>user’s</w:t>
      </w:r>
      <w:r>
        <w:t xml:space="preserve"> expertise in design. By pivoting the tests to allow the user to freely discuss the prototype, from their perspective as a UX Designer, I could get feedback that not only improved practical aspects such as visuals and interaction but also aspects of the design that regarded user flow and accessibility. The </w:t>
      </w:r>
      <w:r w:rsidR="006623F7">
        <w:t>user’s</w:t>
      </w:r>
      <w:r>
        <w:t xml:space="preserve"> familiarity with design methodologies common to both UX and Interaction Design promoted an environment where, instead of the usual designer/user dynamic, the users and I could approach the prototypes </w:t>
      </w:r>
      <w:r w:rsidR="00E05D68">
        <w:t>as design equals</w:t>
      </w:r>
      <w:r>
        <w:t>.</w:t>
      </w:r>
      <w:r w:rsidR="00B8233D">
        <w:t xml:space="preserve"> Although this project is not strictly intended to be about, or aims to be, about co-design, implementation of co-design methodologies and principles can yield results that would otherwise be missed if</w:t>
      </w:r>
      <w:r w:rsidR="00984D43">
        <w:t xml:space="preserve"> you held</w:t>
      </w:r>
      <w:r w:rsidR="00B8233D">
        <w:t xml:space="preserve"> a more traditional view on the </w:t>
      </w:r>
      <w:r w:rsidR="00984D43">
        <w:t>user/designer</w:t>
      </w:r>
      <w:r w:rsidR="00B8233D">
        <w:t xml:space="preserve"> relationship</w:t>
      </w:r>
      <w:r w:rsidR="00984D43">
        <w:t>.</w:t>
      </w:r>
    </w:p>
    <w:p w14:paraId="71998154" w14:textId="49E501D3" w:rsidR="0078609B" w:rsidRPr="0007736F" w:rsidRDefault="0078609B" w:rsidP="0078609B">
      <w:r w:rsidRPr="0078609B">
        <w:rPr>
          <w:lang w:val="en-US"/>
        </w:rPr>
        <w:lastRenderedPageBreak/>
        <w:t>Lastly, in the following section where</w:t>
      </w:r>
      <w:r>
        <w:rPr>
          <w:lang w:val="en-US"/>
        </w:rPr>
        <w:t xml:space="preserve"> I discuss the prototype iterations brought forth during user testing one main aspect should be noted about how the process of user testing unfolded and how it intertwined with the sketching process that happened simultaneously.  Each user testing session had one or two main prototypes that were the intended subjects for testing. However, due to the reasons stated above about the users also being designers, after testing the finished prototypes, often discussions lead to impromptu displays of unfinished sketches to demonstrate aspects of the design I was working on but was not ready to call “finished”. </w:t>
      </w:r>
      <w:commentRangeStart w:id="61"/>
      <w:r>
        <w:rPr>
          <w:lang w:val="en-US"/>
        </w:rPr>
        <w:t>A result of this is an iterative workflow which is more “back and forth” between prototype versions rather than staged as is usually common in user testing</w:t>
      </w:r>
      <w:commentRangeEnd w:id="61"/>
      <w:r>
        <w:rPr>
          <w:rStyle w:val="CommentReference"/>
        </w:rPr>
        <w:commentReference w:id="61"/>
      </w:r>
      <w:r>
        <w:rPr>
          <w:lang w:val="en-US"/>
        </w:rPr>
        <w:t xml:space="preserve">. This means that several prototype iterations share multiple user testing groups with their own feedback and input, therefore the following section will focus on each distinctive </w:t>
      </w:r>
      <w:r>
        <w:rPr>
          <w:i/>
          <w:iCs/>
          <w:lang w:val="en-US"/>
        </w:rPr>
        <w:t>generation</w:t>
      </w:r>
      <w:r>
        <w:rPr>
          <w:lang w:val="en-US"/>
        </w:rPr>
        <w:t xml:space="preserve"> of prototype rather than user testing sessions. </w:t>
      </w:r>
    </w:p>
    <w:p w14:paraId="1E6F407B" w14:textId="3E352E8E" w:rsidR="001D69C1" w:rsidRDefault="00842AF1" w:rsidP="001D69C1">
      <w:pPr>
        <w:pStyle w:val="Heading3"/>
      </w:pPr>
      <w:commentRangeStart w:id="62"/>
      <w:r>
        <w:t>Iterating on the design</w:t>
      </w:r>
      <w:commentRangeEnd w:id="62"/>
      <w:r w:rsidR="009F000E">
        <w:rPr>
          <w:rStyle w:val="CommentReference"/>
          <w:rFonts w:ascii="Georgia" w:hAnsi="Georgia"/>
          <w:color w:val="auto"/>
        </w:rPr>
        <w:commentReference w:id="62"/>
      </w:r>
    </w:p>
    <w:p w14:paraId="19510FB2" w14:textId="22486853" w:rsidR="00C362BE" w:rsidRDefault="00C362BE" w:rsidP="00C362BE">
      <w:pPr>
        <w:pStyle w:val="Heading4"/>
      </w:pPr>
      <w:r>
        <w:t>Implementation Gen 1</w:t>
      </w:r>
      <w:r w:rsidR="00CD6D30">
        <w:t xml:space="preserve"> &amp; </w:t>
      </w:r>
      <w:r w:rsidR="0022040E">
        <w:t>2 (</w:t>
      </w:r>
      <w:r w:rsidR="001E1336">
        <w:t>1.5</w:t>
      </w:r>
      <w:r w:rsidR="0022040E">
        <w:t>)</w:t>
      </w:r>
    </w:p>
    <w:p w14:paraId="6229B86E" w14:textId="72C1E13C" w:rsidR="00842AF1" w:rsidRDefault="00B053D4" w:rsidP="00842AF1">
      <w:r>
        <w:t xml:space="preserve">I presented </w:t>
      </w:r>
      <w:r>
        <w:rPr>
          <w:i/>
          <w:iCs/>
        </w:rPr>
        <w:t>Implementation Gen 1</w:t>
      </w:r>
      <w:r w:rsidR="00CD6D30">
        <w:rPr>
          <w:i/>
          <w:iCs/>
        </w:rPr>
        <w:t xml:space="preserve"> and Gen </w:t>
      </w:r>
      <w:r w:rsidR="0022040E">
        <w:rPr>
          <w:i/>
          <w:iCs/>
        </w:rPr>
        <w:t>2 (1.5)</w:t>
      </w:r>
      <w:r>
        <w:t xml:space="preserve"> (Figure 6</w:t>
      </w:r>
      <w:r w:rsidR="00F752D9">
        <w:t xml:space="preserve"> below</w:t>
      </w:r>
      <w:r>
        <w:t>) to the assigned supervisor at IKEA</w:t>
      </w:r>
      <w:r w:rsidR="00F95480">
        <w:t>, the supervisor from MAU,</w:t>
      </w:r>
      <w:r w:rsidR="00736B94">
        <w:t xml:space="preserve"> </w:t>
      </w:r>
      <w:r>
        <w:t xml:space="preserve">fellow Interaction Design </w:t>
      </w:r>
      <w:r w:rsidR="001124EF">
        <w:t>bachelors</w:t>
      </w:r>
      <w:r w:rsidR="00736B94">
        <w:t xml:space="preserve">, </w:t>
      </w:r>
      <w:r w:rsidR="00CD6D30">
        <w:t>and later</w:t>
      </w:r>
      <w:r w:rsidR="00736B94">
        <w:t xml:space="preserve"> two of the UX Designer users at IKEA</w:t>
      </w:r>
      <w:r w:rsidR="001124EF">
        <w:t>.</w:t>
      </w:r>
      <w:r w:rsidR="00CD6D30">
        <w:t xml:space="preserve"> Gen 1 &amp; 2</w:t>
      </w:r>
      <w:r w:rsidR="00574F18">
        <w:t xml:space="preserve"> (1.5)</w:t>
      </w:r>
      <w:r w:rsidR="00CD6D30">
        <w:t xml:space="preserve"> are bundled together as they were both tested at the same time due to reasons developed later.</w:t>
      </w:r>
      <w:r w:rsidR="00D75FF8">
        <w:t xml:space="preserve"> The version of Gen 2 tested in this first round was an early implementation and was iterated upon further for the second round of user testing.</w:t>
      </w:r>
    </w:p>
    <w:p w14:paraId="3A23F62F" w14:textId="36164268" w:rsidR="00BE7F4F" w:rsidRDefault="001124EF" w:rsidP="00842AF1">
      <w:r>
        <w:t xml:space="preserve">From this </w:t>
      </w:r>
      <w:r w:rsidR="00CD6D30">
        <w:t>first</w:t>
      </w:r>
      <w:r>
        <w:t xml:space="preserve"> phase</w:t>
      </w:r>
      <w:r w:rsidR="00CD6D30">
        <w:t xml:space="preserve"> of testing</w:t>
      </w:r>
      <w:r>
        <w:t xml:space="preserve"> </w:t>
      </w:r>
      <w:r w:rsidR="00D2711C">
        <w:t>two major themes of issues arose, visual and interactive. Testers found the overall visual</w:t>
      </w:r>
      <w:r w:rsidR="00BE7F4F">
        <w:t xml:space="preserve"> design</w:t>
      </w:r>
      <w:r w:rsidR="00D2711C">
        <w:t xml:space="preserve"> of the prototype to be unappealing to the point of distracting from the intended interactions. The lack of labelling on each solution made finding specific solutions more difficult</w:t>
      </w:r>
      <w:r w:rsidR="00F95480">
        <w:t xml:space="preserve">. </w:t>
      </w:r>
      <w:r w:rsidR="00BE7F4F">
        <w:t xml:space="preserve">Similarly, in this </w:t>
      </w:r>
      <w:r w:rsidR="00D731DB">
        <w:t>initial iteration users could neither see the direction of the data flow nor what type of data, this was a highly requested addition from end users.</w:t>
      </w:r>
    </w:p>
    <w:p w14:paraId="446DC00A" w14:textId="17B8CF40" w:rsidR="00F95480" w:rsidRDefault="00F95480" w:rsidP="00842AF1">
      <w:r>
        <w:t>The filtering interactions made possible through the checkboxes at the top of the screen where naively implemented and resulted in a jarring change in the visualisation, further confusing the testers</w:t>
      </w:r>
      <w:r w:rsidR="009D2D61">
        <w:t xml:space="preserve"> (Figure 7)</w:t>
      </w:r>
      <w:r>
        <w:t>. One tester also asked for a more in-depth filtering system</w:t>
      </w:r>
      <w:r w:rsidR="005E6991">
        <w:t xml:space="preserve"> that included tags connected to each solution.</w:t>
      </w:r>
      <w:r w:rsidR="00D731DB">
        <w:t xml:space="preserve"> Users also requested a clearer way of visualising what filters where currently active in the visualisation.</w:t>
      </w:r>
      <w:r w:rsidR="000C3101">
        <w:t xml:space="preserve"> A part missing from these prototypes where the implementation of data flow and data content which was one of the requested functions from the user research, this was reiterated by users through testing as well.</w:t>
      </w:r>
    </w:p>
    <w:p w14:paraId="41966EFA" w14:textId="13F8484F" w:rsidR="00D731DB" w:rsidRDefault="00D731DB" w:rsidP="00842AF1">
      <w:r>
        <w:t xml:space="preserve">Overall, end users enjoyed the prototype conceptually, although not visually, and could see how it could be implemented into their workflow. One user said </w:t>
      </w:r>
      <w:r w:rsidR="00165F0D">
        <w:t>regarding</w:t>
      </w:r>
      <w:r>
        <w:t xml:space="preserve"> the difference of this type of visualisation compared to the excel </w:t>
      </w:r>
      <w:r>
        <w:lastRenderedPageBreak/>
        <w:t>sheets they’re accustomed to: “</w:t>
      </w:r>
      <w:r>
        <w:rPr>
          <w:i/>
          <w:iCs/>
        </w:rPr>
        <w:t xml:space="preserve">At the moment the digital solution landscape is quite abstract for </w:t>
      </w:r>
      <w:r w:rsidR="00AD35E1">
        <w:rPr>
          <w:i/>
          <w:iCs/>
        </w:rPr>
        <w:t>me,</w:t>
      </w:r>
      <w:r w:rsidR="00D07E99">
        <w:rPr>
          <w:i/>
          <w:iCs/>
        </w:rPr>
        <w:t xml:space="preserve"> and I don’t get how any of it fits together</w:t>
      </w:r>
      <w:r>
        <w:rPr>
          <w:i/>
          <w:iCs/>
        </w:rPr>
        <w:t>, this really make it concrete.</w:t>
      </w:r>
      <w:r>
        <w:t>”.</w:t>
      </w:r>
    </w:p>
    <w:p w14:paraId="075204A5" w14:textId="3DEC8F3F" w:rsidR="00CD6D30" w:rsidRDefault="00CD6D30" w:rsidP="00842AF1">
      <w:r>
        <w:t>Some of the issues brought up by user through testing was not, for example the visual aesthetics, completely unsurprising which prompted a visual redesign borrowing inspiration from the technical sketches developed “between” prototype iterations. Note that the main difference between Gen 1 and Gen 2 is mainly visual with similar filtering interactions. Therefore, when approaching the first round of user tests with end users I was prepared to meet the users’ feedback constructively with sketches prepared in advance. This allowed both me and the user to discuss the prototype with the sketch as a “canvas” for ideation.</w:t>
      </w:r>
    </w:p>
    <w:p w14:paraId="47F09902" w14:textId="77777777" w:rsidR="00157AD0" w:rsidRDefault="00E05D68" w:rsidP="00157AD0">
      <w:pPr>
        <w:keepNext/>
        <w:jc w:val="center"/>
      </w:pPr>
      <w:r>
        <w:rPr>
          <w:noProof/>
        </w:rPr>
        <w:drawing>
          <wp:inline distT="0" distB="0" distL="0" distR="0" wp14:anchorId="7EE08ECD" wp14:editId="418D6949">
            <wp:extent cx="3960780" cy="2350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60780" cy="2350800"/>
                    </a:xfrm>
                    <a:prstGeom prst="rect">
                      <a:avLst/>
                    </a:prstGeom>
                  </pic:spPr>
                </pic:pic>
              </a:graphicData>
            </a:graphic>
          </wp:inline>
        </w:drawing>
      </w:r>
    </w:p>
    <w:p w14:paraId="1B211BF8" w14:textId="1062AD14" w:rsidR="00E05D68" w:rsidRDefault="00157AD0" w:rsidP="00157AD0">
      <w:pPr>
        <w:pStyle w:val="Caption"/>
        <w:jc w:val="center"/>
      </w:pPr>
      <w:r>
        <w:t xml:space="preserve">Figure </w:t>
      </w:r>
      <w:r>
        <w:fldChar w:fldCharType="begin"/>
      </w:r>
      <w:r>
        <w:instrText xml:space="preserve"> SEQ Figure \* ARABIC </w:instrText>
      </w:r>
      <w:r>
        <w:fldChar w:fldCharType="separate"/>
      </w:r>
      <w:r w:rsidR="009D2D61">
        <w:rPr>
          <w:noProof/>
        </w:rPr>
        <w:t>6</w:t>
      </w:r>
      <w:r>
        <w:fldChar w:fldCharType="end"/>
      </w:r>
      <w:r>
        <w:t>. Implementation prototype iterations</w:t>
      </w:r>
      <w:r w:rsidR="00B053D4">
        <w:t xml:space="preserve"> 1-4.</w:t>
      </w:r>
    </w:p>
    <w:p w14:paraId="7C29C12A" w14:textId="77777777" w:rsidR="00B7713D" w:rsidRDefault="00B7713D" w:rsidP="00B7713D">
      <w:pPr>
        <w:pStyle w:val="Heading4"/>
      </w:pPr>
      <w:r>
        <w:t>Implementation Gen 2 &amp; 3</w:t>
      </w:r>
    </w:p>
    <w:p w14:paraId="68E45068" w14:textId="77777777" w:rsidR="00B7713D" w:rsidRDefault="00B7713D" w:rsidP="00B7713D">
      <w:r>
        <w:t xml:space="preserve">After the first round of user testing further technical and visual iterations were done to arrive at what became the final iteration of </w:t>
      </w:r>
      <w:r>
        <w:rPr>
          <w:i/>
          <w:iCs/>
        </w:rPr>
        <w:t>Gen 2</w:t>
      </w:r>
      <w:r>
        <w:t>. The user feedback in this session still involved some discussions on aesthetics but focused overall more on interactions and user flow.</w:t>
      </w:r>
    </w:p>
    <w:p w14:paraId="55CA27B9" w14:textId="77777777" w:rsidR="00DB1CFF" w:rsidRDefault="00B7713D" w:rsidP="00B7713D">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expected it to be. </w:t>
      </w:r>
      <w:r w:rsidR="009D2D61">
        <w:t>Similarly,</w:t>
      </w:r>
      <w:r>
        <w:t xml:space="preserve"> from a point of accessibility the colours did not allow for easy reading du</w:t>
      </w:r>
      <w:r w:rsidR="00C551CC">
        <w:t>e</w:t>
      </w:r>
      <w:r>
        <w:t xml:space="preserve"> to differing contrasts.</w:t>
      </w:r>
      <w:r w:rsidR="00DB1CFF">
        <w:t xml:space="preserve"> As a further effect of the visual design having poor contrast, high usage of box shadows, inconsistent text sizing, and use of white space, users found the prototype to have a lot of visual noise which distracted from the intended user flow.</w:t>
      </w:r>
    </w:p>
    <w:p w14:paraId="237DD2D7" w14:textId="41962A14" w:rsidR="00B00925" w:rsidRDefault="000832D7" w:rsidP="00B7713D">
      <w:r>
        <w:t xml:space="preserve">To address earlier feedback about data flow, </w:t>
      </w:r>
      <w:r w:rsidR="00912B44">
        <w:t>Gen 2</w:t>
      </w:r>
      <w:r>
        <w:t xml:space="preserve"> implemented a particle system which </w:t>
      </w:r>
      <w:r w:rsidR="00912B44">
        <w:t>visualised the flow of data between solutions along the lines connecting each node. However, though implicitly understood by the users on a micro scale between individual solutions</w:t>
      </w:r>
      <w:r w:rsidR="00F72F1C">
        <w:t>,</w:t>
      </w:r>
      <w:r w:rsidR="00912B44">
        <w:t xml:space="preserve"> the particles on a </w:t>
      </w:r>
      <w:r w:rsidR="00F72F1C">
        <w:t>zoomed-out</w:t>
      </w:r>
      <w:r w:rsidR="00912B44">
        <w:t xml:space="preserve"> </w:t>
      </w:r>
      <w:r w:rsidR="00912B44">
        <w:lastRenderedPageBreak/>
        <w:t>macro scale more resembled thousands of ants and did not convey the data flow in any practical sense.</w:t>
      </w:r>
      <w:r w:rsidR="00F72F1C">
        <w:t xml:space="preserve"> This implementation showed users </w:t>
      </w:r>
      <w:r w:rsidR="00F72F1C">
        <w:rPr>
          <w:i/>
          <w:iCs/>
        </w:rPr>
        <w:t>how</w:t>
      </w:r>
      <w:r w:rsidR="00F72F1C">
        <w:t xml:space="preserve"> and </w:t>
      </w:r>
      <w:r w:rsidR="00F72F1C">
        <w:rPr>
          <w:i/>
          <w:iCs/>
        </w:rPr>
        <w:t>where</w:t>
      </w:r>
      <w:r w:rsidR="00F72F1C">
        <w:t xml:space="preserve"> data flowed but missed the crucial aspect of </w:t>
      </w:r>
      <w:r w:rsidR="00F72F1C">
        <w:rPr>
          <w:i/>
          <w:iCs/>
        </w:rPr>
        <w:t>what</w:t>
      </w:r>
      <w:r w:rsidR="00F72F1C">
        <w:t xml:space="preserve"> data flows between solutions. This was not part of the data</w:t>
      </w:r>
      <w:r w:rsidR="008A3C29">
        <w:t xml:space="preserve"> set</w:t>
      </w:r>
      <w:r w:rsidR="00F72F1C">
        <w:t xml:space="preserve"> provided and had to be mocked up</w:t>
      </w:r>
      <w:r w:rsidR="00F65A61">
        <w:t xml:space="preserve"> in the following iteration</w:t>
      </w:r>
      <w:r w:rsidR="00F72F1C">
        <w:t xml:space="preserve">. </w:t>
      </w:r>
    </w:p>
    <w:p w14:paraId="7D7B91C3" w14:textId="29786787" w:rsidR="009F000E" w:rsidRDefault="009F000E" w:rsidP="00B7713D">
      <w:r>
        <w:t>As each prototype got iterated upon and became more detailed, so did the feedback. Some user feedback regarded bugs in the prototype which arose as a limitation of my own proficiency in programming. However, at this level of fidelity discussions regarding the interactions no longer lingered on basics or bug but rather looked forward to possible future implementations of new interactions and data connections. Such future implementation. Requests from users included the ability to specify their own processes and tags, a way to clear filters, clearer user flows for filtering, a search function</w:t>
      </w:r>
      <w:r w:rsidR="00425476">
        <w:t>, a way to edit/ add solutions, the ability to “favourite” solutions, and other data specific requests.</w:t>
      </w:r>
    </w:p>
    <w:p w14:paraId="5D632148" w14:textId="75F069C0" w:rsidR="00A30C54" w:rsidRDefault="00A30C54" w:rsidP="00A30C54">
      <w:pPr>
        <w:pStyle w:val="ListParagraph"/>
        <w:numPr>
          <w:ilvl w:val="0"/>
          <w:numId w:val="5"/>
        </w:numPr>
      </w:pPr>
      <w:proofErr w:type="spellStart"/>
      <w:r>
        <w:t>Fattas</w:t>
      </w:r>
      <w:proofErr w:type="spellEnd"/>
      <w:r>
        <w:t xml:space="preserve"> det </w:t>
      </w:r>
      <w:proofErr w:type="spellStart"/>
      <w:r>
        <w:t>något</w:t>
      </w:r>
      <w:proofErr w:type="spellEnd"/>
      <w:r>
        <w:t xml:space="preserve"> </w:t>
      </w:r>
      <w:proofErr w:type="spellStart"/>
      <w:r>
        <w:t>här</w:t>
      </w:r>
      <w:proofErr w:type="spellEnd"/>
      <w:r>
        <w:t>?</w:t>
      </w:r>
    </w:p>
    <w:p w14:paraId="74E8955B" w14:textId="77777777" w:rsidR="009D2D61" w:rsidRDefault="009D2D61" w:rsidP="009D2D61">
      <w:pPr>
        <w:keepNext/>
        <w:jc w:val="center"/>
      </w:pPr>
      <w:r>
        <w:rPr>
          <w:noProof/>
        </w:rPr>
        <w:drawing>
          <wp:inline distT="0" distB="0" distL="0" distR="0" wp14:anchorId="578E570A" wp14:editId="5410AF6A">
            <wp:extent cx="4297379" cy="253305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14462" cy="2543129"/>
                    </a:xfrm>
                    <a:prstGeom prst="rect">
                      <a:avLst/>
                    </a:prstGeom>
                  </pic:spPr>
                </pic:pic>
              </a:graphicData>
            </a:graphic>
          </wp:inline>
        </w:drawing>
      </w:r>
    </w:p>
    <w:p w14:paraId="5275617C" w14:textId="2315CF15" w:rsidR="00B7713D" w:rsidRPr="00B7713D" w:rsidRDefault="009D2D61" w:rsidP="00A30C54">
      <w:pPr>
        <w:pStyle w:val="Caption"/>
        <w:jc w:val="center"/>
      </w:pPr>
      <w:r>
        <w:t xml:space="preserve">Figure </w:t>
      </w:r>
      <w:r>
        <w:fldChar w:fldCharType="begin"/>
      </w:r>
      <w:r>
        <w:instrText xml:space="preserve"> SEQ Figure \* ARABIC </w:instrText>
      </w:r>
      <w:r>
        <w:fldChar w:fldCharType="separate"/>
      </w:r>
      <w:r>
        <w:rPr>
          <w:noProof/>
        </w:rPr>
        <w:t>7</w:t>
      </w:r>
      <w:r>
        <w:fldChar w:fldCharType="end"/>
      </w:r>
      <w:r>
        <w:t>. Filter and detail states of each prototype iteration.</w:t>
      </w:r>
    </w:p>
    <w:p w14:paraId="5609A04C" w14:textId="76C721AD" w:rsidR="00E05D68" w:rsidRDefault="00425476" w:rsidP="00425476">
      <w:pPr>
        <w:pStyle w:val="Heading4"/>
        <w:rPr>
          <w:lang w:val="sv-SE"/>
        </w:rPr>
      </w:pPr>
      <w:r>
        <w:rPr>
          <w:lang w:val="sv-SE"/>
        </w:rPr>
        <w:t xml:space="preserve">Implementation Gen 4 and </w:t>
      </w:r>
      <w:proofErr w:type="spellStart"/>
      <w:r>
        <w:rPr>
          <w:lang w:val="sv-SE"/>
        </w:rPr>
        <w:t>beyond</w:t>
      </w:r>
      <w:proofErr w:type="spellEnd"/>
    </w:p>
    <w:p w14:paraId="312C9F5A" w14:textId="77777777" w:rsidR="00A30C54" w:rsidRDefault="00A30C54" w:rsidP="00A30C54">
      <w:pPr>
        <w:rPr>
          <w:lang w:val="sv-SE"/>
        </w:rPr>
      </w:pPr>
    </w:p>
    <w:p w14:paraId="2264B9ED" w14:textId="6B605429" w:rsidR="00425476" w:rsidRPr="00914D03" w:rsidRDefault="00A30C54" w:rsidP="00425476">
      <w:pPr>
        <w:pStyle w:val="Heading4"/>
        <w:rPr>
          <w:lang w:val="sv-SE"/>
        </w:rPr>
      </w:pPr>
      <w:r>
        <w:rPr>
          <w:lang w:val="sv-SE"/>
        </w:rPr>
        <w:t>Meeting</w:t>
      </w:r>
      <w:r w:rsidR="00425476">
        <w:rPr>
          <w:lang w:val="sv-SE"/>
        </w:rPr>
        <w:t xml:space="preserve"> </w:t>
      </w:r>
      <w:proofErr w:type="spellStart"/>
      <w:r w:rsidR="00425476">
        <w:rPr>
          <w:lang w:val="sv-SE"/>
        </w:rPr>
        <w:t>user</w:t>
      </w:r>
      <w:proofErr w:type="spellEnd"/>
      <w:r w:rsidR="00425476">
        <w:rPr>
          <w:lang w:val="sv-SE"/>
        </w:rPr>
        <w:t xml:space="preserve"> feedback</w:t>
      </w:r>
    </w:p>
    <w:p w14:paraId="32414011" w14:textId="77777777" w:rsidR="001D69C1" w:rsidRPr="00914D03" w:rsidRDefault="001D69C1" w:rsidP="001D69C1">
      <w:pPr>
        <w:rPr>
          <w:lang w:val="sv-SE"/>
        </w:rPr>
      </w:pPr>
    </w:p>
    <w:p w14:paraId="54C785BC" w14:textId="3157397C" w:rsidR="00BA7690" w:rsidRPr="00151665" w:rsidRDefault="00BA7690" w:rsidP="00D06B79">
      <w:pPr>
        <w:pStyle w:val="Heading1"/>
        <w:rPr>
          <w:lang w:val="en-GB"/>
        </w:rPr>
      </w:pPr>
      <w:bookmarkStart w:id="63" w:name="_Toc132900314"/>
      <w:r w:rsidRPr="00151665">
        <w:rPr>
          <w:lang w:val="en-GB"/>
        </w:rPr>
        <w:lastRenderedPageBreak/>
        <w:t>The Design</w:t>
      </w:r>
      <w:bookmarkEnd w:id="63"/>
    </w:p>
    <w:p w14:paraId="0540BC8E" w14:textId="77777777" w:rsidR="009B2C81" w:rsidRPr="00151665" w:rsidRDefault="009B2C81" w:rsidP="009B2C81">
      <w:pPr>
        <w:pStyle w:val="Heading3"/>
      </w:pPr>
      <w:bookmarkStart w:id="64" w:name="_Toc132900315"/>
      <w:r w:rsidRPr="00151665">
        <w:t>Visual</w:t>
      </w:r>
      <w:bookmarkEnd w:id="64"/>
    </w:p>
    <w:p w14:paraId="2FFD53F8" w14:textId="4797E78E" w:rsidR="009B2C81" w:rsidRPr="00151665" w:rsidRDefault="009B2C81" w:rsidP="009B2C81">
      <w:pPr>
        <w:pStyle w:val="Heading3"/>
      </w:pPr>
      <w:bookmarkStart w:id="65" w:name="_Toc132900316"/>
      <w:r w:rsidRPr="00151665">
        <w:t>Interactive</w:t>
      </w:r>
      <w:bookmarkEnd w:id="65"/>
    </w:p>
    <w:p w14:paraId="691DCBB6" w14:textId="77777777" w:rsidR="009B2C81" w:rsidRDefault="00DA536C" w:rsidP="009B2C81">
      <w:pPr>
        <w:pStyle w:val="Heading1"/>
        <w:rPr>
          <w:lang w:val="en-GB"/>
        </w:rPr>
      </w:pPr>
      <w:bookmarkStart w:id="66" w:name="_Toc132900317"/>
      <w:r w:rsidRPr="00151665">
        <w:rPr>
          <w:lang w:val="en-GB"/>
        </w:rPr>
        <w:t>Discussion</w:t>
      </w:r>
      <w:bookmarkEnd w:id="66"/>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 xml:space="preserve">It is a proof of concept that has </w:t>
      </w:r>
      <w:proofErr w:type="gramStart"/>
      <w:r w:rsidR="0086732D">
        <w:t>opened up</w:t>
      </w:r>
      <w:proofErr w:type="gramEnd"/>
      <w:r w:rsidR="0086732D">
        <w:t xml:space="preserve"> a new design space at the organisation.</w:t>
      </w:r>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t>Working with that culture and finding solutions around (</w:t>
      </w:r>
      <w:proofErr w:type="spellStart"/>
      <w:r>
        <w:rPr>
          <w:lang w:val="en-US"/>
        </w:rPr>
        <w:t>eg.</w:t>
      </w:r>
      <w:proofErr w:type="spellEnd"/>
      <w:r>
        <w:rPr>
          <w:lang w:val="en-US"/>
        </w:rPr>
        <w:t xml:space="preserve"> </w:t>
      </w:r>
      <w:proofErr w:type="gramStart"/>
      <w:r>
        <w:rPr>
          <w:lang w:val="en-US"/>
        </w:rPr>
        <w:t>Three week</w:t>
      </w:r>
      <w:proofErr w:type="gramEnd"/>
      <w:r>
        <w:rPr>
          <w:lang w:val="en-US"/>
        </w:rPr>
        <w:t xml:space="preserve">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t xml:space="preserve">A different approach compared to other types of </w:t>
      </w:r>
      <w:proofErr w:type="gramStart"/>
      <w:r>
        <w:rPr>
          <w:lang w:val="en-US"/>
        </w:rPr>
        <w:t>users</w:t>
      </w:r>
      <w:proofErr w:type="gramEnd"/>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w:t>
      </w:r>
      <w:proofErr w:type="gramStart"/>
      <w:r>
        <w:rPr>
          <w:lang w:val="en-US"/>
        </w:rPr>
        <w:t>really difficult</w:t>
      </w:r>
      <w:proofErr w:type="gramEnd"/>
      <w:r>
        <w:rPr>
          <w:lang w:val="en-US"/>
        </w:rPr>
        <w: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 xml:space="preserve">Requires careful explaining when doing </w:t>
      </w:r>
      <w:proofErr w:type="gramStart"/>
      <w:r>
        <w:rPr>
          <w:lang w:val="en-US"/>
        </w:rPr>
        <w:t>tests</w:t>
      </w:r>
      <w:proofErr w:type="gramEnd"/>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 xml:space="preserve">thesis </w:t>
      </w:r>
      <w:proofErr w:type="gramStart"/>
      <w:r>
        <w:rPr>
          <w:lang w:val="en-US"/>
        </w:rPr>
        <w:t>needs</w:t>
      </w:r>
      <w:proofErr w:type="gramEnd"/>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lastRenderedPageBreak/>
        <w:t xml:space="preserve">Clear communication and compromises with the stakeholder </w:t>
      </w:r>
      <w:r w:rsidRPr="006A1D9C">
        <w:rPr>
          <w:lang w:val="en-US"/>
        </w:rPr>
        <w:sym w:font="Wingdings" w:char="F0E0"/>
      </w:r>
      <w:r>
        <w:rPr>
          <w:lang w:val="en-US"/>
        </w:rPr>
        <w:t xml:space="preserve"> thesis </w:t>
      </w:r>
      <w:proofErr w:type="gramStart"/>
      <w:r>
        <w:rPr>
          <w:lang w:val="en-US"/>
        </w:rPr>
        <w:t>needs</w:t>
      </w:r>
      <w:proofErr w:type="gramEnd"/>
      <w:r>
        <w:rPr>
          <w:lang w:val="en-US"/>
        </w:rPr>
        <w:t xml:space="preserve">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 xml:space="preserve">How does it impact the dynamic between designer and stakeholder in a user centric design process when the designer has an intrinsic stake in the </w:t>
      </w:r>
      <w:proofErr w:type="gramStart"/>
      <w:r>
        <w:rPr>
          <w:lang w:val="en-US"/>
        </w:rPr>
        <w:t>project</w:t>
      </w:r>
      <w:proofErr w:type="gramEnd"/>
    </w:p>
    <w:p w14:paraId="7B32DBA5" w14:textId="19ECBADB" w:rsidR="00BD7497" w:rsidRPr="00255317" w:rsidRDefault="006A1D9C" w:rsidP="00BD7497">
      <w:pPr>
        <w:pStyle w:val="ListParagraph"/>
        <w:numPr>
          <w:ilvl w:val="0"/>
          <w:numId w:val="5"/>
        </w:numPr>
        <w:rPr>
          <w:b/>
          <w:bCs/>
          <w:lang w:val="en-US"/>
        </w:rPr>
      </w:pPr>
      <w:r w:rsidRPr="00255317">
        <w:rPr>
          <w:b/>
          <w:bCs/>
          <w:lang w:val="en-US"/>
        </w:rPr>
        <w:t>What have I learned about visualization?</w:t>
      </w:r>
    </w:p>
    <w:p w14:paraId="6D72B164" w14:textId="4E917043" w:rsidR="006A1D9C" w:rsidRDefault="00E20745" w:rsidP="006A1D9C">
      <w:pPr>
        <w:pStyle w:val="ListParagraph"/>
        <w:numPr>
          <w:ilvl w:val="1"/>
          <w:numId w:val="5"/>
        </w:numPr>
        <w:rPr>
          <w:lang w:val="en-US"/>
        </w:rPr>
      </w:pPr>
      <w:r>
        <w:rPr>
          <w:lang w:val="en-US"/>
        </w:rPr>
        <w:t>The actual visualization is not as important as the data around it.</w:t>
      </w:r>
    </w:p>
    <w:p w14:paraId="7B98924A" w14:textId="14659DB4" w:rsidR="00E20745" w:rsidRDefault="00E20745" w:rsidP="00E20745">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7751C62F" w14:textId="24B4E550" w:rsidR="00255317" w:rsidRPr="006A1D9C" w:rsidRDefault="00255317" w:rsidP="00255317">
      <w:pPr>
        <w:pStyle w:val="ListParagraph"/>
        <w:numPr>
          <w:ilvl w:val="1"/>
          <w:numId w:val="5"/>
        </w:numPr>
        <w:rPr>
          <w:lang w:val="en-US"/>
        </w:rPr>
      </w:pPr>
      <w:r>
        <w:rPr>
          <w:lang w:val="en-US"/>
        </w:rPr>
        <w:t>It can change the way people see their organization and their place within it.</w:t>
      </w:r>
    </w:p>
    <w:p w14:paraId="2EB1A4A9" w14:textId="29C92C2A" w:rsidR="00BD7497" w:rsidRPr="00255317" w:rsidRDefault="006A1D9C" w:rsidP="00BD7497">
      <w:pPr>
        <w:pStyle w:val="ListParagraph"/>
        <w:numPr>
          <w:ilvl w:val="0"/>
          <w:numId w:val="5"/>
        </w:numPr>
        <w:rPr>
          <w:b/>
          <w:bCs/>
          <w:lang w:val="en-US"/>
        </w:rPr>
      </w:pPr>
      <w:r w:rsidRPr="00255317">
        <w:rPr>
          <w:b/>
          <w:bCs/>
          <w:lang w:val="en-US"/>
        </w:rPr>
        <w:t>Pivoting to coding an implementation prototype</w:t>
      </w:r>
    </w:p>
    <w:p w14:paraId="17FDD945" w14:textId="5340889F" w:rsidR="006A1D9C" w:rsidRPr="006A1D9C" w:rsidRDefault="006A1D9C" w:rsidP="006A1D9C">
      <w:pPr>
        <w:pStyle w:val="ListParagraph"/>
        <w:numPr>
          <w:ilvl w:val="1"/>
          <w:numId w:val="5"/>
        </w:numPr>
        <w:rPr>
          <w:lang w:val="en-US"/>
        </w:rPr>
      </w:pPr>
      <w:r>
        <w:rPr>
          <w:lang w:val="en-US"/>
        </w:rPr>
        <w:t>Initial idea was to keep it strictly visual –&gt; what changed?</w:t>
      </w:r>
    </w:p>
    <w:p w14:paraId="66D66FB9" w14:textId="6C28A077" w:rsidR="00BD7497" w:rsidRPr="006A1D9C" w:rsidRDefault="006A1D9C" w:rsidP="00BD7497">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 xml:space="preserve">Democratic empowerment to people working at the </w:t>
      </w:r>
      <w:proofErr w:type="gramStart"/>
      <w:r>
        <w:rPr>
          <w:lang w:val="en-US"/>
        </w:rPr>
        <w:t>company</w:t>
      </w:r>
      <w:proofErr w:type="gramEnd"/>
    </w:p>
    <w:p w14:paraId="31D2EE5E" w14:textId="5054AB92" w:rsidR="007101E7" w:rsidRDefault="007101E7" w:rsidP="007101E7">
      <w:pPr>
        <w:pStyle w:val="ListParagraph"/>
        <w:numPr>
          <w:ilvl w:val="1"/>
          <w:numId w:val="5"/>
        </w:numPr>
        <w:rPr>
          <w:lang w:val="en-US"/>
        </w:rPr>
      </w:pPr>
      <w:r>
        <w:rPr>
          <w:lang w:val="en-US"/>
        </w:rPr>
        <w:t xml:space="preserve">Who is accountable? If you don’t see other solutions/aren’t aware of better </w:t>
      </w:r>
      <w:proofErr w:type="gramStart"/>
      <w:r>
        <w:rPr>
          <w:lang w:val="en-US"/>
        </w:rPr>
        <w:t>paths</w:t>
      </w:r>
      <w:proofErr w:type="gramEnd"/>
      <w:r>
        <w:rPr>
          <w:lang w:val="en-US"/>
        </w:rPr>
        <w:t xml:space="preserve"> then who is responsible? </w:t>
      </w:r>
      <w:proofErr w:type="gramStart"/>
      <w:r>
        <w:rPr>
          <w:lang w:val="en-US"/>
        </w:rPr>
        <w:t>Usually</w:t>
      </w:r>
      <w:proofErr w:type="gramEnd"/>
      <w:r>
        <w:rPr>
          <w:lang w:val="en-US"/>
        </w:rPr>
        <w:t xml:space="preserve">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w:t>
      </w:r>
      <w:proofErr w:type="gramStart"/>
      <w:r>
        <w:rPr>
          <w:lang w:val="en-US"/>
        </w:rPr>
        <w:t>to</w:t>
      </w:r>
      <w:proofErr w:type="gramEnd"/>
      <w:r>
        <w:rPr>
          <w:lang w:val="en-US"/>
        </w:rPr>
        <w:t xml:space="preserve">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 xml:space="preserve">“Accountability” when tools change and people move around -&gt; You can’t always </w:t>
      </w:r>
      <w:r>
        <w:rPr>
          <w:lang w:val="en-US"/>
        </w:rPr>
        <w:t>foresee</w:t>
      </w:r>
      <w:r>
        <w:rPr>
          <w:lang w:val="en-US"/>
        </w:rPr>
        <w:t xml:space="preserve"> changes but how can you maintain some relevant governance in digital </w:t>
      </w:r>
      <w:proofErr w:type="gramStart"/>
      <w:r>
        <w:rPr>
          <w:lang w:val="en-US"/>
        </w:rPr>
        <w:t>solutions</w:t>
      </w:r>
      <w:proofErr w:type="gramEnd"/>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lastRenderedPageBreak/>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67" w:name="_Toc132900318"/>
      <w:r w:rsidRPr="00151665">
        <w:rPr>
          <w:lang w:val="en-GB"/>
        </w:rPr>
        <w:t>Conclusion</w:t>
      </w:r>
      <w:bookmarkEnd w:id="67"/>
    </w:p>
    <w:p w14:paraId="6983302E" w14:textId="6A971748" w:rsidR="00B7308E" w:rsidRPr="00151665" w:rsidRDefault="00B7308E" w:rsidP="00013067">
      <w:pPr>
        <w:pStyle w:val="Heading1"/>
        <w:rPr>
          <w:lang w:val="en-GB"/>
        </w:rPr>
      </w:pPr>
      <w:bookmarkStart w:id="68" w:name="_Toc132900319"/>
      <w:r w:rsidRPr="00151665">
        <w:rPr>
          <w:lang w:val="en-GB"/>
        </w:rPr>
        <w:t>References</w:t>
      </w:r>
      <w:bookmarkEnd w:id="68"/>
    </w:p>
    <w:p w14:paraId="3FB46BE1" w14:textId="77777777" w:rsidR="004172B2" w:rsidRPr="004172B2" w:rsidRDefault="00ED4E45" w:rsidP="004172B2">
      <w:pPr>
        <w:pStyle w:val="Bibliography"/>
      </w:pPr>
      <w:r>
        <w:fldChar w:fldCharType="begin"/>
      </w:r>
      <w:r w:rsidR="00A100BA">
        <w:instrText xml:space="preserve"> ADDIN ZOTERO_BIBL {"uncited":[],"omitted":[],"custom":[]} CSL_BIBLIOGRAPHY </w:instrText>
      </w:r>
      <w:r>
        <w:fldChar w:fldCharType="separate"/>
      </w:r>
      <w:r w:rsidR="004172B2" w:rsidRPr="004172B2">
        <w:t xml:space="preserve">Andrienko, G., Andrienko, N., Drucker, S. M., Fekete, J.-D., Fisher, D., </w:t>
      </w:r>
      <w:proofErr w:type="spellStart"/>
      <w:r w:rsidR="004172B2" w:rsidRPr="004172B2">
        <w:t>Idreos</w:t>
      </w:r>
      <w:proofErr w:type="spellEnd"/>
      <w:r w:rsidR="004172B2" w:rsidRPr="004172B2">
        <w:t xml:space="preserve">, S., Kraska, T., Li, G., Ma, K.-L., Mackinlay, J. D., Oulasvirta, A., Schreck, T., </w:t>
      </w:r>
      <w:proofErr w:type="spellStart"/>
      <w:r w:rsidR="004172B2" w:rsidRPr="004172B2">
        <w:t>Schmann</w:t>
      </w:r>
      <w:proofErr w:type="spellEnd"/>
      <w:r w:rsidR="004172B2" w:rsidRPr="004172B2">
        <w:t xml:space="preserve">, H., </w:t>
      </w:r>
      <w:proofErr w:type="spellStart"/>
      <w:r w:rsidR="004172B2" w:rsidRPr="004172B2">
        <w:t>Stonebraker</w:t>
      </w:r>
      <w:proofErr w:type="spellEnd"/>
      <w:r w:rsidR="004172B2" w:rsidRPr="004172B2">
        <w:t xml:space="preserve">, M., Auber, D., </w:t>
      </w:r>
      <w:proofErr w:type="spellStart"/>
      <w:r w:rsidR="004172B2" w:rsidRPr="004172B2">
        <w:t>Bikakis</w:t>
      </w:r>
      <w:proofErr w:type="spellEnd"/>
      <w:r w:rsidR="004172B2" w:rsidRPr="004172B2">
        <w:t xml:space="preserve">, N., </w:t>
      </w:r>
      <w:proofErr w:type="spellStart"/>
      <w:r w:rsidR="004172B2" w:rsidRPr="004172B2">
        <w:t>Chrysanthis</w:t>
      </w:r>
      <w:proofErr w:type="spellEnd"/>
      <w:r w:rsidR="004172B2" w:rsidRPr="004172B2">
        <w:t xml:space="preserve">, P. K., </w:t>
      </w:r>
      <w:proofErr w:type="spellStart"/>
      <w:r w:rsidR="004172B2" w:rsidRPr="004172B2">
        <w:t>Papastefanatos</w:t>
      </w:r>
      <w:proofErr w:type="spellEnd"/>
      <w:r w:rsidR="004172B2" w:rsidRPr="004172B2">
        <w:t xml:space="preserve">, G., &amp; Sharaf, M. A. (2020, March 30). </w:t>
      </w:r>
      <w:r w:rsidR="004172B2" w:rsidRPr="004172B2">
        <w:rPr>
          <w:i/>
          <w:iCs/>
        </w:rPr>
        <w:t>Big Data Visualization and Analytics: Future Research Challenges and Emerging Applications</w:t>
      </w:r>
      <w:r w:rsidR="004172B2" w:rsidRPr="004172B2">
        <w:t xml:space="preserve">. </w:t>
      </w:r>
      <w:proofErr w:type="spellStart"/>
      <w:r w:rsidR="004172B2" w:rsidRPr="004172B2">
        <w:t>BigVis</w:t>
      </w:r>
      <w:proofErr w:type="spellEnd"/>
      <w:r w:rsidR="004172B2" w:rsidRPr="004172B2">
        <w:t xml:space="preserve"> 2020: Big Data Visual Exploration and Analytics. https://hal.inria.fr/hal-02568845</w:t>
      </w:r>
    </w:p>
    <w:p w14:paraId="079B6ABD" w14:textId="77777777" w:rsidR="004172B2" w:rsidRPr="004172B2" w:rsidRDefault="004172B2" w:rsidP="004172B2">
      <w:pPr>
        <w:pStyle w:val="Bibliography"/>
      </w:pPr>
      <w:r w:rsidRPr="004172B2">
        <w:t xml:space="preserve">Asturiano, V. (2023). </w:t>
      </w:r>
      <w:r w:rsidRPr="004172B2">
        <w:rPr>
          <w:i/>
          <w:iCs/>
        </w:rPr>
        <w:t>Force-graph</w:t>
      </w:r>
      <w:r w:rsidRPr="004172B2">
        <w:t xml:space="preserve"> [JavaScript]. https://github.com/vasturiano/force-graph (Original work published 2018)</w:t>
      </w:r>
    </w:p>
    <w:p w14:paraId="705A7986" w14:textId="77777777" w:rsidR="004172B2" w:rsidRPr="004172B2" w:rsidRDefault="004172B2" w:rsidP="004172B2">
      <w:pPr>
        <w:pStyle w:val="Bibliography"/>
      </w:pPr>
      <w:proofErr w:type="spellStart"/>
      <w:r w:rsidRPr="004172B2">
        <w:t>Bertin</w:t>
      </w:r>
      <w:proofErr w:type="spellEnd"/>
      <w:r w:rsidRPr="004172B2">
        <w:t xml:space="preserve">, J., &amp; </w:t>
      </w:r>
      <w:proofErr w:type="spellStart"/>
      <w:r w:rsidRPr="004172B2">
        <w:t>Barbut</w:t>
      </w:r>
      <w:proofErr w:type="spellEnd"/>
      <w:r w:rsidRPr="004172B2">
        <w:t xml:space="preserve">, M. (1968). </w:t>
      </w:r>
      <w:proofErr w:type="spellStart"/>
      <w:r w:rsidRPr="004172B2">
        <w:rPr>
          <w:i/>
          <w:iCs/>
        </w:rPr>
        <w:t>Sémiologie</w:t>
      </w:r>
      <w:proofErr w:type="spellEnd"/>
      <w:r w:rsidRPr="004172B2">
        <w:rPr>
          <w:i/>
          <w:iCs/>
        </w:rPr>
        <w:t xml:space="preserve"> </w:t>
      </w:r>
      <w:proofErr w:type="spellStart"/>
      <w:r w:rsidRPr="004172B2">
        <w:rPr>
          <w:i/>
          <w:iCs/>
        </w:rPr>
        <w:t>graphique</w:t>
      </w:r>
      <w:proofErr w:type="spellEnd"/>
      <w:r w:rsidRPr="004172B2">
        <w:rPr>
          <w:i/>
          <w:iCs/>
        </w:rPr>
        <w:t xml:space="preserve">: Les </w:t>
      </w:r>
      <w:proofErr w:type="spellStart"/>
      <w:r w:rsidRPr="004172B2">
        <w:rPr>
          <w:i/>
          <w:iCs/>
        </w:rPr>
        <w:t>diagrammes</w:t>
      </w:r>
      <w:proofErr w:type="spellEnd"/>
      <w:r w:rsidRPr="004172B2">
        <w:rPr>
          <w:i/>
          <w:iCs/>
        </w:rPr>
        <w:t xml:space="preserve">, les </w:t>
      </w:r>
      <w:proofErr w:type="spellStart"/>
      <w:r w:rsidRPr="004172B2">
        <w:rPr>
          <w:i/>
          <w:iCs/>
        </w:rPr>
        <w:t>réseaux</w:t>
      </w:r>
      <w:proofErr w:type="spellEnd"/>
      <w:r w:rsidRPr="004172B2">
        <w:rPr>
          <w:i/>
          <w:iCs/>
        </w:rPr>
        <w:t xml:space="preserve">, les </w:t>
      </w:r>
      <w:proofErr w:type="spellStart"/>
      <w:r w:rsidRPr="004172B2">
        <w:rPr>
          <w:i/>
          <w:iCs/>
        </w:rPr>
        <w:t>cartes</w:t>
      </w:r>
      <w:proofErr w:type="spellEnd"/>
      <w:r w:rsidRPr="004172B2">
        <w:t>. La Haye, Mouton.</w:t>
      </w:r>
    </w:p>
    <w:p w14:paraId="59F4F19B" w14:textId="77777777" w:rsidR="004172B2" w:rsidRPr="004172B2" w:rsidRDefault="004172B2" w:rsidP="004172B2">
      <w:pPr>
        <w:pStyle w:val="Bibliography"/>
      </w:pPr>
      <w:r w:rsidRPr="004172B2">
        <w:t xml:space="preserve">Bostock, M. (n.d.). </w:t>
      </w:r>
      <w:r w:rsidRPr="004172B2">
        <w:rPr>
          <w:i/>
          <w:iCs/>
        </w:rPr>
        <w:t>D3.js—Data-Driven Documents</w:t>
      </w:r>
      <w:r w:rsidRPr="004172B2">
        <w:t xml:space="preserve">. Retrieved 12 April 2023, from </w:t>
      </w:r>
      <w:proofErr w:type="gramStart"/>
      <w:r w:rsidRPr="004172B2">
        <w:t>https://d3js.org/</w:t>
      </w:r>
      <w:proofErr w:type="gramEnd"/>
    </w:p>
    <w:p w14:paraId="24E59EC0" w14:textId="77777777" w:rsidR="004172B2" w:rsidRPr="004172B2" w:rsidRDefault="004172B2" w:rsidP="004172B2">
      <w:pPr>
        <w:pStyle w:val="Bibliography"/>
      </w:pPr>
      <w:r w:rsidRPr="004172B2">
        <w:rPr>
          <w:i/>
          <w:iCs/>
        </w:rPr>
        <w:t>Connected Papers | Find and explore academic papers</w:t>
      </w:r>
      <w:r w:rsidRPr="004172B2">
        <w:t xml:space="preserve">. (n.d.). Retrieved 11 April 2023, from </w:t>
      </w:r>
      <w:proofErr w:type="gramStart"/>
      <w:r w:rsidRPr="004172B2">
        <w:t>https://www.connectedpapers.com/</w:t>
      </w:r>
      <w:proofErr w:type="gramEnd"/>
    </w:p>
    <w:p w14:paraId="1808049E" w14:textId="77777777" w:rsidR="004172B2" w:rsidRPr="004172B2" w:rsidRDefault="004172B2" w:rsidP="004172B2">
      <w:pPr>
        <w:pStyle w:val="Bibliography"/>
      </w:pPr>
      <w:r w:rsidRPr="004172B2">
        <w:rPr>
          <w:lang w:val="sv-SE"/>
        </w:rPr>
        <w:t xml:space="preserve">Dahlbäck, N., Jönsson, A., &amp; Ahrenberg, L. (1993). </w:t>
      </w:r>
      <w:r w:rsidRPr="004172B2">
        <w:t xml:space="preserve">Wizard of Oz studies: Why and how. </w:t>
      </w:r>
      <w:r w:rsidRPr="004172B2">
        <w:rPr>
          <w:i/>
          <w:iCs/>
        </w:rPr>
        <w:t xml:space="preserve">Proceedings of the 1st International Conference on </w:t>
      </w:r>
      <w:r w:rsidRPr="004172B2">
        <w:rPr>
          <w:i/>
          <w:iCs/>
        </w:rPr>
        <w:lastRenderedPageBreak/>
        <w:t xml:space="preserve">Intelligent User </w:t>
      </w:r>
      <w:proofErr w:type="gramStart"/>
      <w:r w:rsidRPr="004172B2">
        <w:rPr>
          <w:i/>
          <w:iCs/>
        </w:rPr>
        <w:t>Interfaces  -</w:t>
      </w:r>
      <w:proofErr w:type="gramEnd"/>
      <w:r w:rsidRPr="004172B2">
        <w:rPr>
          <w:i/>
          <w:iCs/>
        </w:rPr>
        <w:t xml:space="preserve"> IUI ’93</w:t>
      </w:r>
      <w:r w:rsidRPr="004172B2">
        <w:t>, 193–200. https://doi.org/10.1145/169891.169968</w:t>
      </w:r>
    </w:p>
    <w:p w14:paraId="06A5E536" w14:textId="77777777" w:rsidR="004172B2" w:rsidRPr="004172B2" w:rsidRDefault="004172B2" w:rsidP="004172B2">
      <w:pPr>
        <w:pStyle w:val="Bibliography"/>
      </w:pPr>
      <w:r w:rsidRPr="004172B2">
        <w:t xml:space="preserve">Dimara, E., &amp; Perin, C. (2020). What is Interaction for Data Visualization? </w:t>
      </w:r>
      <w:r w:rsidRPr="004172B2">
        <w:rPr>
          <w:i/>
          <w:iCs/>
        </w:rPr>
        <w:t>IEEE Transactions on Visualization and Computer Graphics</w:t>
      </w:r>
      <w:r w:rsidRPr="004172B2">
        <w:t xml:space="preserve">, </w:t>
      </w:r>
      <w:r w:rsidRPr="004172B2">
        <w:rPr>
          <w:i/>
          <w:iCs/>
        </w:rPr>
        <w:t>26</w:t>
      </w:r>
      <w:r w:rsidRPr="004172B2">
        <w:t>(1), 119–129. https://doi.org/10.1109/TVCG.2019.2934283</w:t>
      </w:r>
    </w:p>
    <w:p w14:paraId="25570ADB" w14:textId="77777777" w:rsidR="004172B2" w:rsidRPr="004172B2" w:rsidRDefault="004172B2" w:rsidP="004172B2">
      <w:pPr>
        <w:pStyle w:val="Bibliography"/>
      </w:pPr>
      <w:r w:rsidRPr="004172B2">
        <w:rPr>
          <w:i/>
          <w:iCs/>
        </w:rPr>
        <w:t>Google Maps</w:t>
      </w:r>
      <w:r w:rsidRPr="004172B2">
        <w:t xml:space="preserve">. (n.d.). Google Maps. Retrieved 11 April 2023, from </w:t>
      </w:r>
      <w:proofErr w:type="gramStart"/>
      <w:r w:rsidRPr="004172B2">
        <w:t>https://www.google.com/maps/@55.5880384,13.0322337,14z</w:t>
      </w:r>
      <w:proofErr w:type="gramEnd"/>
    </w:p>
    <w:p w14:paraId="17483CEB" w14:textId="77777777" w:rsidR="004172B2" w:rsidRPr="004172B2" w:rsidRDefault="004172B2" w:rsidP="004172B2">
      <w:pPr>
        <w:pStyle w:val="Bibliography"/>
      </w:pPr>
      <w:proofErr w:type="spellStart"/>
      <w:r w:rsidRPr="004172B2">
        <w:t>Heer</w:t>
      </w:r>
      <w:proofErr w:type="spellEnd"/>
      <w:r w:rsidRPr="004172B2">
        <w:t xml:space="preserve">, J., </w:t>
      </w:r>
      <w:proofErr w:type="spellStart"/>
      <w:r w:rsidRPr="004172B2">
        <w:t>Viégas</w:t>
      </w:r>
      <w:proofErr w:type="spellEnd"/>
      <w:r w:rsidRPr="004172B2">
        <w:t xml:space="preserve">, F. B., &amp; Wattenberg, M. (2007). Voyagers and voyeurs: Supporting asynchronous collaborative information visualization. </w:t>
      </w:r>
      <w:r w:rsidRPr="004172B2">
        <w:rPr>
          <w:i/>
          <w:iCs/>
        </w:rPr>
        <w:t>Proceedings of the SIGCHI Conference on Human Factors in Computing Systems</w:t>
      </w:r>
      <w:r w:rsidRPr="004172B2">
        <w:t>, 1029–1038. https://doi.org/10.1145/1240624.1240781</w:t>
      </w:r>
    </w:p>
    <w:p w14:paraId="4955B02E" w14:textId="77777777" w:rsidR="004172B2" w:rsidRPr="004172B2" w:rsidRDefault="004172B2" w:rsidP="004172B2">
      <w:pPr>
        <w:pStyle w:val="Bibliography"/>
      </w:pPr>
      <w:proofErr w:type="spellStart"/>
      <w:r w:rsidRPr="004172B2">
        <w:t>Hornbæk</w:t>
      </w:r>
      <w:proofErr w:type="spellEnd"/>
      <w:r w:rsidRPr="004172B2">
        <w:t xml:space="preserve">, K., &amp; Oulasvirta, A. (2017). What Is Interaction? </w:t>
      </w:r>
      <w:r w:rsidRPr="004172B2">
        <w:rPr>
          <w:i/>
          <w:iCs/>
        </w:rPr>
        <w:t>Proceedings of the 2017 CHI Conference on Human Factors in Computing Systems</w:t>
      </w:r>
      <w:r w:rsidRPr="004172B2">
        <w:t>, 5040–5052. https://doi.org/10.1145/3025453.3025765</w:t>
      </w:r>
    </w:p>
    <w:p w14:paraId="7754A003" w14:textId="77777777" w:rsidR="004172B2" w:rsidRPr="004172B2" w:rsidRDefault="004172B2" w:rsidP="004172B2">
      <w:pPr>
        <w:pStyle w:val="Bibliography"/>
      </w:pPr>
      <w:proofErr w:type="spellStart"/>
      <w:r w:rsidRPr="004172B2">
        <w:t>Houde</w:t>
      </w:r>
      <w:proofErr w:type="spellEnd"/>
      <w:r w:rsidRPr="004172B2">
        <w:t xml:space="preserve">, S., &amp; Hill, C. (1997). What do Prototypes Prototype? In </w:t>
      </w:r>
      <w:r w:rsidRPr="004172B2">
        <w:rPr>
          <w:i/>
          <w:iCs/>
        </w:rPr>
        <w:t>Handbook of Human-Computer Interaction</w:t>
      </w:r>
      <w:r w:rsidRPr="004172B2">
        <w:t xml:space="preserve"> (pp. 367–381). Elsevier. https://doi.org/10.1016/B978-044481862-1.50082-0</w:t>
      </w:r>
    </w:p>
    <w:p w14:paraId="048B81FD" w14:textId="77777777" w:rsidR="004172B2" w:rsidRPr="004172B2" w:rsidRDefault="004172B2" w:rsidP="004172B2">
      <w:pPr>
        <w:pStyle w:val="Bibliography"/>
      </w:pPr>
      <w:r w:rsidRPr="004172B2">
        <w:t xml:space="preserve">Huron, S., </w:t>
      </w:r>
      <w:proofErr w:type="spellStart"/>
      <w:r w:rsidRPr="004172B2">
        <w:t>Carpendale</w:t>
      </w:r>
      <w:proofErr w:type="spellEnd"/>
      <w:r w:rsidRPr="004172B2">
        <w:t xml:space="preserve">, S., </w:t>
      </w:r>
      <w:proofErr w:type="spellStart"/>
      <w:r w:rsidRPr="004172B2">
        <w:t>Thudt</w:t>
      </w:r>
      <w:proofErr w:type="spellEnd"/>
      <w:r w:rsidRPr="004172B2">
        <w:t xml:space="preserve">, A., Tang, A., &amp; </w:t>
      </w:r>
      <w:proofErr w:type="spellStart"/>
      <w:r w:rsidRPr="004172B2">
        <w:t>Mauerer</w:t>
      </w:r>
      <w:proofErr w:type="spellEnd"/>
      <w:r w:rsidRPr="004172B2">
        <w:t xml:space="preserve">, M. (2014). Constructive visualization. </w:t>
      </w:r>
      <w:r w:rsidRPr="004172B2">
        <w:rPr>
          <w:i/>
          <w:iCs/>
        </w:rPr>
        <w:t>Proceedings of the 2014 Conference on Designing Interactive Systems</w:t>
      </w:r>
      <w:r w:rsidRPr="004172B2">
        <w:t>, 433–442. https://doi.org/10.1145/2598510.2598566</w:t>
      </w:r>
    </w:p>
    <w:p w14:paraId="770673CA" w14:textId="77777777" w:rsidR="004172B2" w:rsidRPr="004172B2" w:rsidRDefault="004172B2" w:rsidP="004172B2">
      <w:pPr>
        <w:pStyle w:val="Bibliography"/>
      </w:pPr>
      <w:r w:rsidRPr="004172B2">
        <w:rPr>
          <w:lang w:val="sv-SE"/>
        </w:rPr>
        <w:t>Ingelsten, O. (</w:t>
      </w:r>
      <w:proofErr w:type="spellStart"/>
      <w:r w:rsidRPr="004172B2">
        <w:rPr>
          <w:lang w:val="sv-SE"/>
        </w:rPr>
        <w:t>n.d</w:t>
      </w:r>
      <w:proofErr w:type="spellEnd"/>
      <w:r w:rsidRPr="004172B2">
        <w:rPr>
          <w:lang w:val="sv-SE"/>
        </w:rPr>
        <w:t xml:space="preserve">.). </w:t>
      </w:r>
      <w:proofErr w:type="spellStart"/>
      <w:r w:rsidRPr="004172B2">
        <w:rPr>
          <w:i/>
          <w:iCs/>
          <w:lang w:val="sv-SE"/>
        </w:rPr>
        <w:t>IxD</w:t>
      </w:r>
      <w:proofErr w:type="spellEnd"/>
      <w:r w:rsidRPr="004172B2">
        <w:rPr>
          <w:i/>
          <w:iCs/>
          <w:lang w:val="sv-SE"/>
        </w:rPr>
        <w:t xml:space="preserve"> </w:t>
      </w:r>
      <w:proofErr w:type="spellStart"/>
      <w:r w:rsidRPr="004172B2">
        <w:rPr>
          <w:i/>
          <w:iCs/>
          <w:lang w:val="sv-SE"/>
        </w:rPr>
        <w:t>Thesis</w:t>
      </w:r>
      <w:proofErr w:type="spellEnd"/>
      <w:r w:rsidRPr="004172B2">
        <w:rPr>
          <w:i/>
          <w:iCs/>
          <w:lang w:val="sv-SE"/>
        </w:rPr>
        <w:t xml:space="preserve"> 2023</w:t>
      </w:r>
      <w:r w:rsidRPr="004172B2">
        <w:rPr>
          <w:lang w:val="sv-SE"/>
        </w:rPr>
        <w:t xml:space="preserve">. </w:t>
      </w:r>
      <w:r w:rsidRPr="004172B2">
        <w:t xml:space="preserve">Retrieved 12 April 2023, from </w:t>
      </w:r>
      <w:proofErr w:type="gramStart"/>
      <w:r w:rsidRPr="004172B2">
        <w:t>http://www.inglestone.art/</w:t>
      </w:r>
      <w:proofErr w:type="gramEnd"/>
    </w:p>
    <w:p w14:paraId="44E5C6E4" w14:textId="46740D0F" w:rsidR="006227A2" w:rsidRPr="00151665" w:rsidRDefault="00ED4E45" w:rsidP="00B7308E">
      <w:r>
        <w:fldChar w:fldCharType="end"/>
      </w:r>
    </w:p>
    <w:sectPr w:rsidR="006227A2" w:rsidRPr="00151665" w:rsidSect="00316902">
      <w:headerReference w:type="default" r:id="rId19"/>
      <w:footerReference w:type="default" r:id="rId20"/>
      <w:headerReference w:type="first" r:id="rId21"/>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Olof Ingelsten" w:date="2023-04-25T16:56:00Z" w:initials="OI">
    <w:p w14:paraId="47CAFAB9" w14:textId="77777777" w:rsidR="00F8205E" w:rsidRDefault="00F8205E" w:rsidP="00B47A3D">
      <w:pPr>
        <w:jc w:val="left"/>
      </w:pPr>
      <w:r>
        <w:rPr>
          <w:rStyle w:val="CommentReference"/>
        </w:rPr>
        <w:annotationRef/>
      </w:r>
      <w:r>
        <w:rPr>
          <w:sz w:val="20"/>
          <w:szCs w:val="20"/>
        </w:rPr>
        <w:t>TEMP</w:t>
      </w:r>
    </w:p>
  </w:comment>
  <w:comment w:id="14" w:author="Olof Ingelsten" w:date="2023-04-10T14:26:00Z" w:initials="OI">
    <w:p w14:paraId="0A0DBB09" w14:textId="2AFF9EF8"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21"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29"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5" w:author="Olof Ingelsten" w:date="2023-04-10T14:56:00Z" w:initials="OI">
    <w:p w14:paraId="3BDF7D81" w14:textId="77777777" w:rsidR="004B0778" w:rsidRDefault="004B0778" w:rsidP="006A58F7">
      <w:pPr>
        <w:jc w:val="left"/>
      </w:pPr>
      <w:r>
        <w:rPr>
          <w:rStyle w:val="CommentReference"/>
        </w:rPr>
        <w:annotationRef/>
      </w:r>
      <w:r>
        <w:rPr>
          <w:sz w:val="20"/>
          <w:szCs w:val="20"/>
        </w:rPr>
        <w:t>Obs</w:t>
      </w:r>
    </w:p>
  </w:comment>
  <w:comment w:id="45" w:author="Olof Ingelsten" w:date="2023-04-10T19:32:00Z" w:initials="OI">
    <w:p w14:paraId="12FF7732" w14:textId="77777777" w:rsidR="009B2C81" w:rsidRDefault="009B2C81" w:rsidP="00A42514">
      <w:pPr>
        <w:jc w:val="left"/>
      </w:pPr>
      <w:r>
        <w:rPr>
          <w:rStyle w:val="CommentReference"/>
        </w:rPr>
        <w:annotationRef/>
      </w:r>
      <w:r>
        <w:rPr>
          <w:sz w:val="20"/>
          <w:szCs w:val="20"/>
        </w:rPr>
        <w:t>Relevant?</w:t>
      </w:r>
    </w:p>
  </w:comment>
  <w:comment w:id="48" w:author="Olof Ingelsten" w:date="2023-04-12T15:04:00Z" w:initials="OI">
    <w:p w14:paraId="2127035E" w14:textId="77777777" w:rsidR="004172B2" w:rsidRDefault="004172B2" w:rsidP="00590444">
      <w:pPr>
        <w:jc w:val="left"/>
      </w:pPr>
      <w:r>
        <w:rPr>
          <w:rStyle w:val="CommentReference"/>
        </w:rPr>
        <w:annotationRef/>
      </w:r>
      <w:r>
        <w:rPr>
          <w:sz w:val="20"/>
          <w:szCs w:val="20"/>
        </w:rPr>
        <w:t>Houde &amp; Hill etc</w:t>
      </w:r>
    </w:p>
  </w:comment>
  <w:comment w:id="50" w:author="Olof Ingelsten" w:date="2023-04-12T15:07:00Z" w:initials="OI">
    <w:p w14:paraId="35EF5671" w14:textId="77777777" w:rsidR="008D11E7" w:rsidRDefault="008D11E7" w:rsidP="00752098">
      <w:pPr>
        <w:jc w:val="left"/>
      </w:pPr>
      <w:r>
        <w:rPr>
          <w:rStyle w:val="CommentReference"/>
        </w:rPr>
        <w:annotationRef/>
      </w:r>
      <w:r>
        <w:rPr>
          <w:sz w:val="20"/>
          <w:szCs w:val="20"/>
        </w:rPr>
        <w:t>Relate to Huron et al 2014</w:t>
      </w:r>
    </w:p>
  </w:comment>
  <w:comment w:id="51" w:author="Olof Ingelsten" w:date="2023-04-12T10:20:00Z" w:initials="OI">
    <w:p w14:paraId="6E7C86EE" w14:textId="3989DDBF" w:rsidR="002B2C57" w:rsidRDefault="002B2C57" w:rsidP="00640C43">
      <w:pPr>
        <w:jc w:val="left"/>
      </w:pPr>
      <w:r>
        <w:rPr>
          <w:rStyle w:val="CommentReference"/>
        </w:rPr>
        <w:annotationRef/>
      </w:r>
      <w:r>
        <w:rPr>
          <w:sz w:val="20"/>
          <w:szCs w:val="20"/>
        </w:rPr>
        <w:t>Wizard of Oz?</w:t>
      </w:r>
    </w:p>
  </w:comment>
  <w:comment w:id="52"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53" w:author="Olof Ingelsten" w:date="2023-04-12T14:43:00Z" w:initials="OI">
    <w:p w14:paraId="43252AB9" w14:textId="77777777" w:rsidR="00AF1228" w:rsidRDefault="00AF1228" w:rsidP="000C3B8F">
      <w:pPr>
        <w:jc w:val="left"/>
      </w:pPr>
      <w:r>
        <w:rPr>
          <w:rStyle w:val="CommentReference"/>
        </w:rPr>
        <w:annotationRef/>
      </w:r>
      <w:r>
        <w:rPr>
          <w:sz w:val="20"/>
          <w:szCs w:val="20"/>
        </w:rPr>
        <w:t>Jag som designer är trollkarlen som har förberett ett fast scenario, även fast jag kanske inte aktivt är bakom skynket och trollar ås är jag ändå den enda arkitekten inom prototypen</w:t>
      </w:r>
    </w:p>
  </w:comment>
  <w:comment w:id="54" w:author="Olof Ingelsten" w:date="2023-04-12T12:15:00Z" w:initials="OI">
    <w:p w14:paraId="2B5D23B8" w14:textId="284A8605" w:rsidR="004425F5" w:rsidRDefault="004425F5" w:rsidP="008D70DD">
      <w:pPr>
        <w:jc w:val="left"/>
      </w:pPr>
      <w:r>
        <w:rPr>
          <w:rStyle w:val="CommentReference"/>
        </w:rPr>
        <w:annotationRef/>
      </w:r>
      <w:r>
        <w:rPr>
          <w:sz w:val="20"/>
          <w:szCs w:val="20"/>
        </w:rPr>
        <w:t>I think I have a VIS reference that mentions this</w:t>
      </w:r>
    </w:p>
  </w:comment>
  <w:comment w:id="55" w:author="Olof Ingelsten" w:date="2023-04-12T12:49:00Z" w:initials="OI">
    <w:p w14:paraId="57EB9ADA" w14:textId="77777777" w:rsidR="00D5532B" w:rsidRDefault="00D5532B" w:rsidP="00F47C23">
      <w:pPr>
        <w:jc w:val="left"/>
      </w:pPr>
      <w:r>
        <w:rPr>
          <w:rStyle w:val="CommentReference"/>
        </w:rPr>
        <w:annotationRef/>
      </w:r>
      <w:r>
        <w:rPr>
          <w:sz w:val="20"/>
          <w:szCs w:val="20"/>
        </w:rPr>
        <w:t>Do I need to explain this any more?</w:t>
      </w:r>
    </w:p>
  </w:comment>
  <w:comment w:id="56" w:author="Olof Ingelsten" w:date="2023-04-12T12:35:00Z" w:initials="OI">
    <w:p w14:paraId="38C78D7B" w14:textId="0607F164" w:rsidR="00BD3120" w:rsidRDefault="00BD3120" w:rsidP="00F43033">
      <w:pPr>
        <w:jc w:val="left"/>
      </w:pPr>
      <w:r>
        <w:rPr>
          <w:rStyle w:val="CommentReference"/>
        </w:rPr>
        <w:annotationRef/>
      </w:r>
      <w:r>
        <w:rPr>
          <w:sz w:val="20"/>
          <w:szCs w:val="20"/>
        </w:rPr>
        <w:t>Explain?</w:t>
      </w:r>
    </w:p>
  </w:comment>
  <w:comment w:id="57" w:author="Olof Ingelsten" w:date="2023-04-12T14:26:00Z" w:initials="OI">
    <w:p w14:paraId="62AD6866" w14:textId="77777777" w:rsidR="0033261A" w:rsidRDefault="0033261A" w:rsidP="00D937BE">
      <w:pPr>
        <w:jc w:val="left"/>
      </w:pPr>
      <w:r>
        <w:rPr>
          <w:rStyle w:val="CommentReference"/>
        </w:rPr>
        <w:annotationRef/>
      </w:r>
      <w:r>
        <w:rPr>
          <w:sz w:val="20"/>
          <w:szCs w:val="20"/>
        </w:rPr>
        <w:t>Kanske lite mer här om det behövs?</w:t>
      </w:r>
    </w:p>
  </w:comment>
  <w:comment w:id="59" w:author="Olof Ingelsten" w:date="2023-04-25T14:40:00Z" w:initials="OI">
    <w:p w14:paraId="3B5AAC5F" w14:textId="77777777" w:rsidR="0007736F" w:rsidRDefault="0007736F" w:rsidP="00030C6F">
      <w:pPr>
        <w:jc w:val="left"/>
      </w:pPr>
      <w:r>
        <w:rPr>
          <w:rStyle w:val="CommentReference"/>
        </w:rPr>
        <w:annotationRef/>
      </w:r>
      <w:r>
        <w:rPr>
          <w:sz w:val="20"/>
          <w:szCs w:val="20"/>
        </w:rPr>
        <w:t>Kolla upp</w:t>
      </w:r>
    </w:p>
  </w:comment>
  <w:comment w:id="61" w:author="Olof Ingelsten" w:date="2023-04-25T14:38:00Z" w:initials="OI">
    <w:p w14:paraId="79EC1ACC" w14:textId="522949AD" w:rsidR="0078609B" w:rsidRDefault="0078609B" w:rsidP="00B65B96">
      <w:pPr>
        <w:jc w:val="left"/>
      </w:pPr>
      <w:r>
        <w:rPr>
          <w:rStyle w:val="CommentReference"/>
        </w:rPr>
        <w:annotationRef/>
      </w:r>
      <w:r>
        <w:rPr>
          <w:sz w:val="20"/>
          <w:szCs w:val="20"/>
        </w:rPr>
        <w:t>Källa?</w:t>
      </w:r>
    </w:p>
  </w:comment>
  <w:comment w:id="62"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CAFAB9" w15:done="0"/>
  <w15:commentEx w15:paraId="0A0DBB09" w15:done="0"/>
  <w15:commentEx w15:paraId="2A29D153" w15:done="0"/>
  <w15:commentEx w15:paraId="4E531F6C" w15:done="0"/>
  <w15:commentEx w15:paraId="3BDF7D81" w15:done="0"/>
  <w15:commentEx w15:paraId="12FF7732" w15:done="0"/>
  <w15:commentEx w15:paraId="2127035E" w15:done="0"/>
  <w15:commentEx w15:paraId="35EF5671" w15:done="0"/>
  <w15:commentEx w15:paraId="6E7C86EE" w15:done="1"/>
  <w15:commentEx w15:paraId="6855D268" w15:done="1"/>
  <w15:commentEx w15:paraId="43252AB9" w15:done="0"/>
  <w15:commentEx w15:paraId="2B5D23B8" w15:done="0"/>
  <w15:commentEx w15:paraId="57EB9ADA" w15:done="0"/>
  <w15:commentEx w15:paraId="38C78D7B" w15:done="0"/>
  <w15:commentEx w15:paraId="62AD6866" w15:done="0"/>
  <w15:commentEx w15:paraId="3B5AAC5F" w15:done="0"/>
  <w15:commentEx w15:paraId="79EC1ACC" w15:done="0"/>
  <w15:commentEx w15:paraId="441F6C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284CA" w16cex:dateUtc="2023-04-25T14:56:00Z"/>
  <w16cex:commentExtensible w16cex:durableId="27DE9B0D" w16cex:dateUtc="2023-04-10T12:26:00Z"/>
  <w16cex:commentExtensible w16cex:durableId="27DE9C4C" w16cex:dateUtc="2023-04-10T12:31:00Z"/>
  <w16cex:commentExtensible w16cex:durableId="27DE9E70" w16cex:dateUtc="2023-04-10T12:40:00Z"/>
  <w16cex:commentExtensible w16cex:durableId="27DEA239" w16cex:dateUtc="2023-04-10T12:56:00Z"/>
  <w16cex:commentExtensible w16cex:durableId="27DEE2E8" w16cex:dateUtc="2023-04-10T17:32:00Z"/>
  <w16cex:commentExtensible w16cex:durableId="27E14719" w16cex:dateUtc="2023-04-12T13:04:00Z"/>
  <w16cex:commentExtensible w16cex:durableId="27E147B0" w16cex:dateUtc="2023-04-12T13:07:00Z"/>
  <w16cex:commentExtensible w16cex:durableId="27E10482" w16cex:dateUtc="2023-04-12T08:20:00Z"/>
  <w16cex:commentExtensible w16cex:durableId="27E10742" w16cex:dateUtc="2023-04-12T08:32:00Z"/>
  <w16cex:commentExtensible w16cex:durableId="27E14216" w16cex:dateUtc="2023-04-12T12:43:00Z"/>
  <w16cex:commentExtensible w16cex:durableId="27E11F57" w16cex:dateUtc="2023-04-12T10:15:00Z"/>
  <w16cex:commentExtensible w16cex:durableId="27E1273E" w16cex:dateUtc="2023-04-12T10:49:00Z"/>
  <w16cex:commentExtensible w16cex:durableId="27E12412" w16cex:dateUtc="2023-04-12T10:35:00Z"/>
  <w16cex:commentExtensible w16cex:durableId="27E13E25" w16cex:dateUtc="2023-04-12T12:26:00Z"/>
  <w16cex:commentExtensible w16cex:durableId="27F264E9" w16cex:dateUtc="2023-04-25T12:40:00Z"/>
  <w16cex:commentExtensible w16cex:durableId="27F26472" w16cex:dateUtc="2023-04-25T12:38:00Z"/>
  <w16cex:commentExtensible w16cex:durableId="27F2801A" w16cex:dateUtc="2023-04-25T14: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CAFAB9" w16cid:durableId="27F284CA"/>
  <w16cid:commentId w16cid:paraId="0A0DBB09" w16cid:durableId="27DE9B0D"/>
  <w16cid:commentId w16cid:paraId="2A29D153" w16cid:durableId="27DE9C4C"/>
  <w16cid:commentId w16cid:paraId="4E531F6C" w16cid:durableId="27DE9E70"/>
  <w16cid:commentId w16cid:paraId="3BDF7D81" w16cid:durableId="27DEA239"/>
  <w16cid:commentId w16cid:paraId="12FF7732" w16cid:durableId="27DEE2E8"/>
  <w16cid:commentId w16cid:paraId="2127035E" w16cid:durableId="27E14719"/>
  <w16cid:commentId w16cid:paraId="35EF5671" w16cid:durableId="27E147B0"/>
  <w16cid:commentId w16cid:paraId="6E7C86EE" w16cid:durableId="27E10482"/>
  <w16cid:commentId w16cid:paraId="6855D268" w16cid:durableId="27E10742"/>
  <w16cid:commentId w16cid:paraId="43252AB9" w16cid:durableId="27E14216"/>
  <w16cid:commentId w16cid:paraId="2B5D23B8" w16cid:durableId="27E11F57"/>
  <w16cid:commentId w16cid:paraId="57EB9ADA" w16cid:durableId="27E1273E"/>
  <w16cid:commentId w16cid:paraId="38C78D7B" w16cid:durableId="27E12412"/>
  <w16cid:commentId w16cid:paraId="62AD6866" w16cid:durableId="27E13E25"/>
  <w16cid:commentId w16cid:paraId="3B5AAC5F" w16cid:durableId="27F264E9"/>
  <w16cid:commentId w16cid:paraId="79EC1ACC" w16cid:durableId="27F26472"/>
  <w16cid:commentId w16cid:paraId="441F6C6D" w16cid:durableId="27F280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17F786" w14:textId="77777777" w:rsidR="00F74586" w:rsidRDefault="00F74586" w:rsidP="002E590C">
      <w:pPr>
        <w:spacing w:line="240" w:lineRule="auto"/>
      </w:pPr>
      <w:r>
        <w:separator/>
      </w:r>
    </w:p>
  </w:endnote>
  <w:endnote w:type="continuationSeparator" w:id="0">
    <w:p w14:paraId="3814C5C0" w14:textId="77777777" w:rsidR="00F74586" w:rsidRDefault="00F74586"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AC7144" w14:textId="77777777" w:rsidR="00F74586" w:rsidRDefault="00F74586" w:rsidP="002E590C">
      <w:pPr>
        <w:spacing w:line="240" w:lineRule="auto"/>
      </w:pPr>
      <w:r>
        <w:separator/>
      </w:r>
    </w:p>
  </w:footnote>
  <w:footnote w:type="continuationSeparator" w:id="0">
    <w:p w14:paraId="657A4DE5" w14:textId="77777777" w:rsidR="00F74586" w:rsidRDefault="00F74586"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4"/>
  </w:num>
  <w:num w:numId="4" w16cid:durableId="677736963">
    <w:abstractNumId w:val="12"/>
  </w:num>
  <w:num w:numId="5" w16cid:durableId="837234277">
    <w:abstractNumId w:val="10"/>
  </w:num>
  <w:num w:numId="6" w16cid:durableId="619261500">
    <w:abstractNumId w:val="18"/>
  </w:num>
  <w:num w:numId="7" w16cid:durableId="1981379397">
    <w:abstractNumId w:val="21"/>
  </w:num>
  <w:num w:numId="8" w16cid:durableId="1901859987">
    <w:abstractNumId w:val="20"/>
  </w:num>
  <w:num w:numId="9" w16cid:durableId="956528889">
    <w:abstractNumId w:val="16"/>
  </w:num>
  <w:num w:numId="10" w16cid:durableId="1181815147">
    <w:abstractNumId w:val="17"/>
  </w:num>
  <w:num w:numId="11" w16cid:durableId="1466780346">
    <w:abstractNumId w:val="11"/>
  </w:num>
  <w:num w:numId="12" w16cid:durableId="125705566">
    <w:abstractNumId w:val="15"/>
  </w:num>
  <w:num w:numId="13" w16cid:durableId="1439719779">
    <w:abstractNumId w:val="24"/>
  </w:num>
  <w:num w:numId="14" w16cid:durableId="1832016796">
    <w:abstractNumId w:val="25"/>
    <w:lvlOverride w:ilvl="0">
      <w:lvl w:ilvl="0">
        <w:numFmt w:val="decimal"/>
        <w:lvlText w:val="%1."/>
        <w:lvlJc w:val="left"/>
      </w:lvl>
    </w:lvlOverride>
  </w:num>
  <w:num w:numId="15" w16cid:durableId="2103453584">
    <w:abstractNumId w:val="7"/>
  </w:num>
  <w:num w:numId="16" w16cid:durableId="104888086">
    <w:abstractNumId w:val="3"/>
  </w:num>
  <w:num w:numId="17" w16cid:durableId="1490907675">
    <w:abstractNumId w:val="26"/>
    <w:lvlOverride w:ilvl="0">
      <w:lvl w:ilvl="0">
        <w:numFmt w:val="decimal"/>
        <w:lvlText w:val="%1."/>
        <w:lvlJc w:val="left"/>
      </w:lvl>
    </w:lvlOverride>
  </w:num>
  <w:num w:numId="18" w16cid:durableId="1027870196">
    <w:abstractNumId w:val="9"/>
  </w:num>
  <w:num w:numId="19" w16cid:durableId="1876387604">
    <w:abstractNumId w:val="22"/>
    <w:lvlOverride w:ilvl="0">
      <w:lvl w:ilvl="0">
        <w:numFmt w:val="decimal"/>
        <w:lvlText w:val="%1."/>
        <w:lvlJc w:val="left"/>
      </w:lvl>
    </w:lvlOverride>
  </w:num>
  <w:num w:numId="20" w16cid:durableId="2127430371">
    <w:abstractNumId w:val="23"/>
  </w:num>
  <w:num w:numId="21" w16cid:durableId="1744449635">
    <w:abstractNumId w:val="8"/>
    <w:lvlOverride w:ilvl="0">
      <w:lvl w:ilvl="0">
        <w:numFmt w:val="decimal"/>
        <w:lvlText w:val="%1."/>
        <w:lvlJc w:val="left"/>
      </w:lvl>
    </w:lvlOverride>
  </w:num>
  <w:num w:numId="22" w16cid:durableId="1686519013">
    <w:abstractNumId w:val="5"/>
  </w:num>
  <w:num w:numId="23" w16cid:durableId="1463158822">
    <w:abstractNumId w:val="14"/>
    <w:lvlOverride w:ilvl="0">
      <w:lvl w:ilvl="0">
        <w:numFmt w:val="decimal"/>
        <w:lvlText w:val="%1."/>
        <w:lvlJc w:val="left"/>
      </w:lvl>
    </w:lvlOverride>
  </w:num>
  <w:num w:numId="24" w16cid:durableId="649943136">
    <w:abstractNumId w:val="27"/>
  </w:num>
  <w:num w:numId="25" w16cid:durableId="1927107670">
    <w:abstractNumId w:val="13"/>
    <w:lvlOverride w:ilvl="0">
      <w:lvl w:ilvl="0">
        <w:numFmt w:val="decimal"/>
        <w:lvlText w:val="%1."/>
        <w:lvlJc w:val="left"/>
      </w:lvl>
    </w:lvlOverride>
  </w:num>
  <w:num w:numId="26" w16cid:durableId="1245334694">
    <w:abstractNumId w:val="6"/>
  </w:num>
  <w:num w:numId="27" w16cid:durableId="1952587426">
    <w:abstractNumId w:val="2"/>
  </w:num>
  <w:num w:numId="28" w16cid:durableId="1933666443">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13067"/>
    <w:rsid w:val="000242DD"/>
    <w:rsid w:val="0002797E"/>
    <w:rsid w:val="000342A2"/>
    <w:rsid w:val="000351D3"/>
    <w:rsid w:val="00071B83"/>
    <w:rsid w:val="00073D7A"/>
    <w:rsid w:val="0007736F"/>
    <w:rsid w:val="000832D7"/>
    <w:rsid w:val="00084B8A"/>
    <w:rsid w:val="000916B5"/>
    <w:rsid w:val="000A313C"/>
    <w:rsid w:val="000A59CF"/>
    <w:rsid w:val="000B563E"/>
    <w:rsid w:val="000C206D"/>
    <w:rsid w:val="000C3101"/>
    <w:rsid w:val="000D5882"/>
    <w:rsid w:val="000E2ADC"/>
    <w:rsid w:val="000F0C9F"/>
    <w:rsid w:val="00102768"/>
    <w:rsid w:val="001032FE"/>
    <w:rsid w:val="001070FF"/>
    <w:rsid w:val="001124EF"/>
    <w:rsid w:val="001145F4"/>
    <w:rsid w:val="00125BC4"/>
    <w:rsid w:val="0013239C"/>
    <w:rsid w:val="00140919"/>
    <w:rsid w:val="00147F4E"/>
    <w:rsid w:val="00151665"/>
    <w:rsid w:val="00157AD0"/>
    <w:rsid w:val="00163653"/>
    <w:rsid w:val="00165F0D"/>
    <w:rsid w:val="001722E5"/>
    <w:rsid w:val="001747DD"/>
    <w:rsid w:val="00193967"/>
    <w:rsid w:val="001946EB"/>
    <w:rsid w:val="00195EDB"/>
    <w:rsid w:val="001A7314"/>
    <w:rsid w:val="001C7A25"/>
    <w:rsid w:val="001D69C1"/>
    <w:rsid w:val="001E1336"/>
    <w:rsid w:val="001F4428"/>
    <w:rsid w:val="001F4B5C"/>
    <w:rsid w:val="001F4DE9"/>
    <w:rsid w:val="001F618F"/>
    <w:rsid w:val="0020201E"/>
    <w:rsid w:val="00207F72"/>
    <w:rsid w:val="00211FFC"/>
    <w:rsid w:val="002154AF"/>
    <w:rsid w:val="0022040E"/>
    <w:rsid w:val="00227B5F"/>
    <w:rsid w:val="002361BD"/>
    <w:rsid w:val="00246162"/>
    <w:rsid w:val="0024786A"/>
    <w:rsid w:val="00247D6F"/>
    <w:rsid w:val="00255317"/>
    <w:rsid w:val="002636AD"/>
    <w:rsid w:val="00277711"/>
    <w:rsid w:val="00286D91"/>
    <w:rsid w:val="00290083"/>
    <w:rsid w:val="00291E9B"/>
    <w:rsid w:val="00293EA3"/>
    <w:rsid w:val="002A3219"/>
    <w:rsid w:val="002A5D8D"/>
    <w:rsid w:val="002B2C57"/>
    <w:rsid w:val="002C1EA5"/>
    <w:rsid w:val="002C7F91"/>
    <w:rsid w:val="002D509E"/>
    <w:rsid w:val="002D668F"/>
    <w:rsid w:val="002E590C"/>
    <w:rsid w:val="002F1737"/>
    <w:rsid w:val="002F2D7C"/>
    <w:rsid w:val="002F3AA4"/>
    <w:rsid w:val="00305D89"/>
    <w:rsid w:val="00316902"/>
    <w:rsid w:val="0033261A"/>
    <w:rsid w:val="00355BF6"/>
    <w:rsid w:val="003707DF"/>
    <w:rsid w:val="0037130F"/>
    <w:rsid w:val="00374B16"/>
    <w:rsid w:val="003A2640"/>
    <w:rsid w:val="003A2E54"/>
    <w:rsid w:val="003A79BB"/>
    <w:rsid w:val="003B7CD8"/>
    <w:rsid w:val="003D709C"/>
    <w:rsid w:val="003D7927"/>
    <w:rsid w:val="003F3169"/>
    <w:rsid w:val="003F628D"/>
    <w:rsid w:val="003F7CBE"/>
    <w:rsid w:val="00407689"/>
    <w:rsid w:val="0041218D"/>
    <w:rsid w:val="004172B2"/>
    <w:rsid w:val="0042431F"/>
    <w:rsid w:val="00425476"/>
    <w:rsid w:val="00430D86"/>
    <w:rsid w:val="00433B49"/>
    <w:rsid w:val="00441E0B"/>
    <w:rsid w:val="004425F5"/>
    <w:rsid w:val="00442838"/>
    <w:rsid w:val="00442D12"/>
    <w:rsid w:val="00442E10"/>
    <w:rsid w:val="00443456"/>
    <w:rsid w:val="00471C3E"/>
    <w:rsid w:val="00471D1E"/>
    <w:rsid w:val="0047290F"/>
    <w:rsid w:val="0047312A"/>
    <w:rsid w:val="004A5B65"/>
    <w:rsid w:val="004B0778"/>
    <w:rsid w:val="004B3D05"/>
    <w:rsid w:val="004C4C75"/>
    <w:rsid w:val="004E352B"/>
    <w:rsid w:val="004F29D1"/>
    <w:rsid w:val="004F4EBB"/>
    <w:rsid w:val="004F7C84"/>
    <w:rsid w:val="005036FC"/>
    <w:rsid w:val="005052D2"/>
    <w:rsid w:val="00510B83"/>
    <w:rsid w:val="00522D4B"/>
    <w:rsid w:val="005305B4"/>
    <w:rsid w:val="00533C79"/>
    <w:rsid w:val="00537F73"/>
    <w:rsid w:val="00556F63"/>
    <w:rsid w:val="0055739F"/>
    <w:rsid w:val="00563949"/>
    <w:rsid w:val="0057497E"/>
    <w:rsid w:val="00574F18"/>
    <w:rsid w:val="0058222F"/>
    <w:rsid w:val="005A0328"/>
    <w:rsid w:val="005B6098"/>
    <w:rsid w:val="005C295B"/>
    <w:rsid w:val="005E2B1E"/>
    <w:rsid w:val="005E6991"/>
    <w:rsid w:val="00604993"/>
    <w:rsid w:val="00606827"/>
    <w:rsid w:val="006227A2"/>
    <w:rsid w:val="00635C64"/>
    <w:rsid w:val="00640D57"/>
    <w:rsid w:val="006528D9"/>
    <w:rsid w:val="00657C1E"/>
    <w:rsid w:val="006623F7"/>
    <w:rsid w:val="00677DEE"/>
    <w:rsid w:val="00681009"/>
    <w:rsid w:val="0068123D"/>
    <w:rsid w:val="0068693A"/>
    <w:rsid w:val="006A1D9C"/>
    <w:rsid w:val="006B3E39"/>
    <w:rsid w:val="006B6A02"/>
    <w:rsid w:val="006C59EB"/>
    <w:rsid w:val="006C71AC"/>
    <w:rsid w:val="006D033D"/>
    <w:rsid w:val="006D2AED"/>
    <w:rsid w:val="006D3233"/>
    <w:rsid w:val="006D537E"/>
    <w:rsid w:val="006E17D9"/>
    <w:rsid w:val="006E3755"/>
    <w:rsid w:val="006F1D1E"/>
    <w:rsid w:val="00707284"/>
    <w:rsid w:val="007101E7"/>
    <w:rsid w:val="00727145"/>
    <w:rsid w:val="00727A46"/>
    <w:rsid w:val="00735011"/>
    <w:rsid w:val="00736B94"/>
    <w:rsid w:val="00736F3E"/>
    <w:rsid w:val="00780F8C"/>
    <w:rsid w:val="0078609B"/>
    <w:rsid w:val="00790702"/>
    <w:rsid w:val="007955BE"/>
    <w:rsid w:val="007A1BBB"/>
    <w:rsid w:val="007B3D0B"/>
    <w:rsid w:val="007B62A9"/>
    <w:rsid w:val="007D5D69"/>
    <w:rsid w:val="007E082F"/>
    <w:rsid w:val="007F0B34"/>
    <w:rsid w:val="007F131B"/>
    <w:rsid w:val="007F5159"/>
    <w:rsid w:val="007F74CC"/>
    <w:rsid w:val="0080203C"/>
    <w:rsid w:val="008108E0"/>
    <w:rsid w:val="0081590A"/>
    <w:rsid w:val="00815A65"/>
    <w:rsid w:val="00826185"/>
    <w:rsid w:val="00840CBE"/>
    <w:rsid w:val="00842AF1"/>
    <w:rsid w:val="0084400D"/>
    <w:rsid w:val="0085737B"/>
    <w:rsid w:val="0086732D"/>
    <w:rsid w:val="00891149"/>
    <w:rsid w:val="00895039"/>
    <w:rsid w:val="008A3C29"/>
    <w:rsid w:val="008D11E7"/>
    <w:rsid w:val="00903CCB"/>
    <w:rsid w:val="00912B44"/>
    <w:rsid w:val="00913A37"/>
    <w:rsid w:val="00913D4E"/>
    <w:rsid w:val="00914D03"/>
    <w:rsid w:val="00921AB5"/>
    <w:rsid w:val="009458A4"/>
    <w:rsid w:val="00952122"/>
    <w:rsid w:val="0096763A"/>
    <w:rsid w:val="009802A9"/>
    <w:rsid w:val="00984D43"/>
    <w:rsid w:val="0099141E"/>
    <w:rsid w:val="00997717"/>
    <w:rsid w:val="009A3383"/>
    <w:rsid w:val="009A3C6F"/>
    <w:rsid w:val="009B2C81"/>
    <w:rsid w:val="009B702E"/>
    <w:rsid w:val="009C746A"/>
    <w:rsid w:val="009D2D61"/>
    <w:rsid w:val="009D75F3"/>
    <w:rsid w:val="009F000E"/>
    <w:rsid w:val="00A06E68"/>
    <w:rsid w:val="00A100BA"/>
    <w:rsid w:val="00A14A74"/>
    <w:rsid w:val="00A15819"/>
    <w:rsid w:val="00A20EF5"/>
    <w:rsid w:val="00A27B95"/>
    <w:rsid w:val="00A302A2"/>
    <w:rsid w:val="00A30C54"/>
    <w:rsid w:val="00A410AA"/>
    <w:rsid w:val="00A51F90"/>
    <w:rsid w:val="00A635C8"/>
    <w:rsid w:val="00A71BC3"/>
    <w:rsid w:val="00A825EC"/>
    <w:rsid w:val="00A9115A"/>
    <w:rsid w:val="00AA1D40"/>
    <w:rsid w:val="00AA609C"/>
    <w:rsid w:val="00AB0283"/>
    <w:rsid w:val="00AB0DD5"/>
    <w:rsid w:val="00AC491C"/>
    <w:rsid w:val="00AD2095"/>
    <w:rsid w:val="00AD35E1"/>
    <w:rsid w:val="00AD7BFC"/>
    <w:rsid w:val="00AE5637"/>
    <w:rsid w:val="00AF1228"/>
    <w:rsid w:val="00B00925"/>
    <w:rsid w:val="00B0534C"/>
    <w:rsid w:val="00B053D4"/>
    <w:rsid w:val="00B42FDE"/>
    <w:rsid w:val="00B51BE1"/>
    <w:rsid w:val="00B56192"/>
    <w:rsid w:val="00B62546"/>
    <w:rsid w:val="00B71EFC"/>
    <w:rsid w:val="00B7308E"/>
    <w:rsid w:val="00B76541"/>
    <w:rsid w:val="00B7713D"/>
    <w:rsid w:val="00B8233D"/>
    <w:rsid w:val="00B86131"/>
    <w:rsid w:val="00B941F2"/>
    <w:rsid w:val="00B96448"/>
    <w:rsid w:val="00BA28CE"/>
    <w:rsid w:val="00BA3E9F"/>
    <w:rsid w:val="00BA7690"/>
    <w:rsid w:val="00BB45A4"/>
    <w:rsid w:val="00BB6E71"/>
    <w:rsid w:val="00BC6BB7"/>
    <w:rsid w:val="00BD0180"/>
    <w:rsid w:val="00BD0B29"/>
    <w:rsid w:val="00BD2ADE"/>
    <w:rsid w:val="00BD3120"/>
    <w:rsid w:val="00BD7497"/>
    <w:rsid w:val="00BE7F4F"/>
    <w:rsid w:val="00BF3E61"/>
    <w:rsid w:val="00C02D8D"/>
    <w:rsid w:val="00C02EB9"/>
    <w:rsid w:val="00C27233"/>
    <w:rsid w:val="00C34C74"/>
    <w:rsid w:val="00C362BE"/>
    <w:rsid w:val="00C43694"/>
    <w:rsid w:val="00C5397D"/>
    <w:rsid w:val="00C551CC"/>
    <w:rsid w:val="00C62E21"/>
    <w:rsid w:val="00C67F93"/>
    <w:rsid w:val="00C90C34"/>
    <w:rsid w:val="00C916FB"/>
    <w:rsid w:val="00C9195A"/>
    <w:rsid w:val="00C92570"/>
    <w:rsid w:val="00CA0686"/>
    <w:rsid w:val="00CA4E54"/>
    <w:rsid w:val="00CB03B7"/>
    <w:rsid w:val="00CC1B13"/>
    <w:rsid w:val="00CD6D30"/>
    <w:rsid w:val="00CE0B37"/>
    <w:rsid w:val="00CE3772"/>
    <w:rsid w:val="00CE7A3D"/>
    <w:rsid w:val="00D0551D"/>
    <w:rsid w:val="00D06B79"/>
    <w:rsid w:val="00D07E99"/>
    <w:rsid w:val="00D1427A"/>
    <w:rsid w:val="00D2711C"/>
    <w:rsid w:val="00D45C3F"/>
    <w:rsid w:val="00D5532B"/>
    <w:rsid w:val="00D72AB8"/>
    <w:rsid w:val="00D731DB"/>
    <w:rsid w:val="00D73DF3"/>
    <w:rsid w:val="00D75FF8"/>
    <w:rsid w:val="00D77495"/>
    <w:rsid w:val="00D77FA2"/>
    <w:rsid w:val="00D8408E"/>
    <w:rsid w:val="00D8734F"/>
    <w:rsid w:val="00D96F3C"/>
    <w:rsid w:val="00DA536C"/>
    <w:rsid w:val="00DB1CFF"/>
    <w:rsid w:val="00DB6B45"/>
    <w:rsid w:val="00DC062B"/>
    <w:rsid w:val="00DC1BA3"/>
    <w:rsid w:val="00DC33FD"/>
    <w:rsid w:val="00DE3C7C"/>
    <w:rsid w:val="00DE7FA1"/>
    <w:rsid w:val="00DF0F3A"/>
    <w:rsid w:val="00DF3468"/>
    <w:rsid w:val="00DF706B"/>
    <w:rsid w:val="00E05D68"/>
    <w:rsid w:val="00E20745"/>
    <w:rsid w:val="00E214A1"/>
    <w:rsid w:val="00E326E8"/>
    <w:rsid w:val="00E33C1E"/>
    <w:rsid w:val="00E567E8"/>
    <w:rsid w:val="00E72B8A"/>
    <w:rsid w:val="00E81257"/>
    <w:rsid w:val="00E837B2"/>
    <w:rsid w:val="00E8756E"/>
    <w:rsid w:val="00E96017"/>
    <w:rsid w:val="00EA10AD"/>
    <w:rsid w:val="00EA1639"/>
    <w:rsid w:val="00EC2D2D"/>
    <w:rsid w:val="00ED4E45"/>
    <w:rsid w:val="00ED50D1"/>
    <w:rsid w:val="00ED6006"/>
    <w:rsid w:val="00EE4FC0"/>
    <w:rsid w:val="00F31717"/>
    <w:rsid w:val="00F42300"/>
    <w:rsid w:val="00F472A4"/>
    <w:rsid w:val="00F5149A"/>
    <w:rsid w:val="00F533DA"/>
    <w:rsid w:val="00F546CE"/>
    <w:rsid w:val="00F65A61"/>
    <w:rsid w:val="00F72F1C"/>
    <w:rsid w:val="00F74586"/>
    <w:rsid w:val="00F752D9"/>
    <w:rsid w:val="00F77B15"/>
    <w:rsid w:val="00F8205E"/>
    <w:rsid w:val="00F95480"/>
    <w:rsid w:val="00FA5FEF"/>
    <w:rsid w:val="00FA6FA6"/>
    <w:rsid w:val="00FB6CA8"/>
    <w:rsid w:val="00FD0AA7"/>
    <w:rsid w:val="00FD6261"/>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TotalTime>
  <Pages>36</Pages>
  <Words>18819</Words>
  <Characters>107271</Characters>
  <Application>Microsoft Office Word</Application>
  <DocSecurity>0</DocSecurity>
  <Lines>893</Lines>
  <Paragraphs>25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25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72</cp:revision>
  <cp:lastPrinted>2013-04-26T13:20:00Z</cp:lastPrinted>
  <dcterms:created xsi:type="dcterms:W3CDTF">2023-04-12T08:52:00Z</dcterms:created>
  <dcterms:modified xsi:type="dcterms:W3CDTF">2023-04-25T14:57: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3"&gt;&lt;session id="T4m8ZSTY"/&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